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B650755" w14:textId="77777777" w:rsidR="00CD7338" w:rsidRPr="00CD7338" w:rsidRDefault="00CD7338" w:rsidP="00CD7338">
      <w:pPr>
        <w:rPr>
          <w:rFonts w:ascii="Times New Roman" w:eastAsia="游明朝" w:hAnsi="Times New Roman" w:cs="Times New Roman"/>
          <w:b/>
          <w:bCs/>
          <w:sz w:val="24"/>
          <w:szCs w:val="24"/>
        </w:rPr>
      </w:pPr>
      <w:bookmarkStart w:id="0" w:name="_Hlk189691438"/>
      <w:r w:rsidRPr="00CD7338">
        <w:rPr>
          <w:rFonts w:ascii="Times New Roman" w:eastAsia="游明朝" w:hAnsi="Times New Roman" w:cs="Times New Roman"/>
          <w:b/>
          <w:bCs/>
          <w:sz w:val="24"/>
          <w:szCs w:val="24"/>
        </w:rPr>
        <w:t>Facile Construction of a Ternary Ag/TiO₂/g-C₃N₄ Nanocomposite with Boosted Visible-Light Photocatalytic Activity</w:t>
      </w:r>
    </w:p>
    <w:p w14:paraId="53814936" w14:textId="77777777" w:rsidR="00436C16" w:rsidRPr="00376D90" w:rsidRDefault="00436C16" w:rsidP="00436C16">
      <w:pPr>
        <w:jc w:val="center"/>
        <w:rPr>
          <w:rFonts w:asciiTheme="majorBidi" w:hAnsiTheme="majorBidi" w:cstheme="majorBidi"/>
          <w:sz w:val="24"/>
          <w:szCs w:val="24"/>
        </w:rPr>
      </w:pPr>
      <w:r w:rsidRPr="00376D90">
        <w:rPr>
          <w:rFonts w:asciiTheme="majorBidi" w:hAnsiTheme="majorBidi" w:cstheme="majorBidi"/>
          <w:sz w:val="24"/>
          <w:szCs w:val="24"/>
        </w:rPr>
        <w:t>Hamza El-Hosainy</w:t>
      </w:r>
      <w:r w:rsidRPr="00376D90">
        <w:rPr>
          <w:rFonts w:asciiTheme="majorBidi" w:hAnsiTheme="majorBidi" w:cstheme="majorBidi"/>
          <w:sz w:val="24"/>
          <w:szCs w:val="24"/>
          <w:vertAlign w:val="superscript"/>
        </w:rPr>
        <w:t>1,</w:t>
      </w:r>
      <w:r w:rsidRPr="00376D90">
        <w:rPr>
          <w:rFonts w:asciiTheme="majorBidi" w:hAnsiTheme="majorBidi" w:cstheme="majorBidi"/>
          <w:sz w:val="24"/>
          <w:szCs w:val="24"/>
        </w:rPr>
        <w:t>*</w:t>
      </w:r>
      <w:r w:rsidRPr="00376D90">
        <w:rPr>
          <w:rFonts w:asciiTheme="majorBidi" w:hAnsiTheme="majorBidi" w:cstheme="majorBidi"/>
          <w:sz w:val="24"/>
          <w:szCs w:val="24"/>
          <w:vertAlign w:val="superscript"/>
        </w:rPr>
        <w:t>,o</w:t>
      </w:r>
      <w:r w:rsidRPr="00376D90">
        <w:rPr>
          <w:rFonts w:asciiTheme="majorBidi" w:hAnsiTheme="majorBidi" w:cstheme="majorBidi"/>
          <w:sz w:val="24"/>
          <w:szCs w:val="24"/>
        </w:rPr>
        <w:t>, Alaa A. Alhashash</w:t>
      </w:r>
      <w:r w:rsidRPr="00376D90">
        <w:rPr>
          <w:rFonts w:asciiTheme="majorBidi" w:hAnsiTheme="majorBidi" w:cstheme="majorBidi"/>
          <w:sz w:val="24"/>
          <w:szCs w:val="24"/>
          <w:vertAlign w:val="superscript"/>
        </w:rPr>
        <w:t>1,2,o</w:t>
      </w:r>
      <w:r w:rsidRPr="00376D90">
        <w:rPr>
          <w:rFonts w:asciiTheme="majorBidi" w:hAnsiTheme="majorBidi" w:cstheme="majorBidi"/>
          <w:sz w:val="24"/>
          <w:szCs w:val="24"/>
        </w:rPr>
        <w:t xml:space="preserve"> Abd El-</w:t>
      </w:r>
      <w:proofErr w:type="spellStart"/>
      <w:r w:rsidRPr="00376D90">
        <w:rPr>
          <w:rFonts w:asciiTheme="majorBidi" w:hAnsiTheme="majorBidi" w:cstheme="majorBidi"/>
          <w:sz w:val="24"/>
          <w:szCs w:val="24"/>
        </w:rPr>
        <w:t>Motaleb</w:t>
      </w:r>
      <w:proofErr w:type="spellEnd"/>
      <w:r w:rsidRPr="00376D90">
        <w:rPr>
          <w:rFonts w:asciiTheme="majorBidi" w:hAnsiTheme="majorBidi" w:cstheme="majorBidi"/>
          <w:sz w:val="24"/>
          <w:szCs w:val="24"/>
        </w:rPr>
        <w:t xml:space="preserve"> M. Ramadan</w:t>
      </w:r>
      <w:r w:rsidRPr="00376D90">
        <w:rPr>
          <w:rFonts w:asciiTheme="majorBidi" w:hAnsiTheme="majorBidi" w:cstheme="majorBidi"/>
          <w:sz w:val="24"/>
          <w:szCs w:val="24"/>
          <w:vertAlign w:val="superscript"/>
        </w:rPr>
        <w:t>2</w:t>
      </w:r>
      <w:r w:rsidRPr="00376D90">
        <w:rPr>
          <w:rFonts w:asciiTheme="majorBidi" w:hAnsiTheme="majorBidi" w:cstheme="majorBidi"/>
          <w:sz w:val="24"/>
          <w:szCs w:val="24"/>
        </w:rPr>
        <w:t>, Ezz-Elregal M. Ezz-Elregal</w:t>
      </w:r>
      <w:r w:rsidRPr="00376D90">
        <w:rPr>
          <w:rFonts w:asciiTheme="majorBidi" w:hAnsiTheme="majorBidi" w:cstheme="majorBidi"/>
          <w:sz w:val="24"/>
          <w:szCs w:val="24"/>
          <w:vertAlign w:val="superscript"/>
        </w:rPr>
        <w:t>3</w:t>
      </w:r>
      <w:r w:rsidRPr="00376D90">
        <w:rPr>
          <w:rFonts w:asciiTheme="majorBidi" w:hAnsiTheme="majorBidi" w:cstheme="majorBidi"/>
          <w:sz w:val="24"/>
          <w:szCs w:val="24"/>
        </w:rPr>
        <w:t>, Rafat Tahway</w:t>
      </w:r>
      <w:r w:rsidRPr="00376D90">
        <w:rPr>
          <w:rFonts w:asciiTheme="majorBidi" w:hAnsiTheme="majorBidi" w:cstheme="majorBidi"/>
          <w:sz w:val="24"/>
          <w:szCs w:val="24"/>
          <w:vertAlign w:val="superscript"/>
        </w:rPr>
        <w:t>4</w:t>
      </w:r>
      <w:r w:rsidRPr="00376D90">
        <w:rPr>
          <w:rFonts w:asciiTheme="majorBidi" w:hAnsiTheme="majorBidi" w:cstheme="majorBidi"/>
          <w:sz w:val="24"/>
          <w:szCs w:val="24"/>
        </w:rPr>
        <w:t>, Maged El-Kemary</w:t>
      </w:r>
      <w:r w:rsidRPr="00376D90">
        <w:rPr>
          <w:rFonts w:asciiTheme="majorBidi" w:hAnsiTheme="majorBidi" w:cstheme="majorBidi"/>
          <w:sz w:val="24"/>
          <w:szCs w:val="24"/>
          <w:vertAlign w:val="superscript"/>
        </w:rPr>
        <w:t>1,5,</w:t>
      </w:r>
      <w:r w:rsidRPr="00376D90">
        <w:rPr>
          <w:rFonts w:asciiTheme="majorBidi" w:hAnsiTheme="majorBidi" w:cstheme="majorBidi"/>
          <w:sz w:val="24"/>
          <w:szCs w:val="24"/>
        </w:rPr>
        <w:t>*</w:t>
      </w:r>
    </w:p>
    <w:bookmarkEnd w:id="0"/>
    <w:p w14:paraId="21E275EF" w14:textId="77777777" w:rsidR="00436C16" w:rsidRPr="00376D90" w:rsidRDefault="00436C16" w:rsidP="00436C16">
      <w:pPr>
        <w:spacing w:after="0"/>
        <w:jc w:val="both"/>
        <w:rPr>
          <w:rFonts w:asciiTheme="majorBidi" w:hAnsiTheme="majorBidi" w:cstheme="majorBidi"/>
          <w:sz w:val="24"/>
          <w:szCs w:val="24"/>
        </w:rPr>
      </w:pPr>
      <w:r w:rsidRPr="00376D90">
        <w:rPr>
          <w:rFonts w:asciiTheme="majorBidi" w:hAnsiTheme="majorBidi" w:cstheme="majorBidi"/>
          <w:sz w:val="24"/>
          <w:szCs w:val="24"/>
          <w:vertAlign w:val="superscript"/>
        </w:rPr>
        <w:t>1</w:t>
      </w:r>
      <w:r w:rsidRPr="00376D90">
        <w:rPr>
          <w:rFonts w:asciiTheme="majorBidi" w:hAnsiTheme="majorBidi" w:cstheme="majorBidi"/>
          <w:sz w:val="24"/>
          <w:szCs w:val="24"/>
        </w:rPr>
        <w:t>Institute of Nanoscience and Nanotechnology, Kafrelsheikh University, Kafrelsheikh 33511, Egypt</w:t>
      </w:r>
    </w:p>
    <w:p w14:paraId="07D31916" w14:textId="77777777" w:rsidR="00436C16" w:rsidRPr="00376D90" w:rsidRDefault="00436C16" w:rsidP="00436C16">
      <w:pPr>
        <w:spacing w:after="0"/>
        <w:jc w:val="both"/>
        <w:rPr>
          <w:rFonts w:asciiTheme="majorBidi" w:hAnsiTheme="majorBidi" w:cstheme="majorBidi"/>
          <w:sz w:val="24"/>
          <w:szCs w:val="24"/>
        </w:rPr>
      </w:pPr>
      <w:r w:rsidRPr="00376D90">
        <w:rPr>
          <w:rFonts w:asciiTheme="majorBidi" w:hAnsiTheme="majorBidi" w:cstheme="majorBidi"/>
          <w:sz w:val="24"/>
          <w:szCs w:val="24"/>
          <w:vertAlign w:val="superscript"/>
        </w:rPr>
        <w:t>2</w:t>
      </w:r>
      <w:r w:rsidRPr="00376D90">
        <w:rPr>
          <w:rFonts w:asciiTheme="majorBidi" w:hAnsiTheme="majorBidi" w:cstheme="majorBidi"/>
          <w:sz w:val="24"/>
          <w:szCs w:val="24"/>
        </w:rPr>
        <w:t>Chemistry Department, Faculty of Science, Kafrelsheikh University, Kafrelsheikh, Egypt</w:t>
      </w:r>
    </w:p>
    <w:p w14:paraId="48760A81" w14:textId="77777777" w:rsidR="00436C16" w:rsidRPr="00376D90" w:rsidRDefault="00436C16" w:rsidP="00436C16">
      <w:pPr>
        <w:spacing w:after="0"/>
        <w:jc w:val="both"/>
        <w:rPr>
          <w:rFonts w:asciiTheme="majorBidi" w:hAnsiTheme="majorBidi" w:cstheme="majorBidi"/>
          <w:sz w:val="24"/>
          <w:szCs w:val="24"/>
        </w:rPr>
      </w:pPr>
      <w:r w:rsidRPr="00376D90">
        <w:rPr>
          <w:rFonts w:asciiTheme="majorBidi" w:hAnsiTheme="majorBidi" w:cstheme="majorBidi"/>
          <w:sz w:val="24"/>
          <w:szCs w:val="24"/>
          <w:vertAlign w:val="superscript"/>
        </w:rPr>
        <w:t>3</w:t>
      </w:r>
      <w:r w:rsidRPr="00376D90">
        <w:rPr>
          <w:rFonts w:asciiTheme="majorBidi" w:hAnsiTheme="majorBidi" w:cstheme="majorBidi"/>
          <w:sz w:val="24"/>
          <w:szCs w:val="24"/>
        </w:rPr>
        <w:t>Chemistry Department, Faculty of Science, Ain-Shams University, Abbassia, Cairo 11566, Egypt</w:t>
      </w:r>
    </w:p>
    <w:p w14:paraId="737DC277" w14:textId="77777777" w:rsidR="00436C16" w:rsidRPr="00376D90" w:rsidRDefault="00436C16" w:rsidP="00436C16">
      <w:pPr>
        <w:spacing w:after="0"/>
        <w:jc w:val="both"/>
        <w:rPr>
          <w:rFonts w:asciiTheme="majorBidi" w:hAnsiTheme="majorBidi" w:cstheme="majorBidi"/>
          <w:sz w:val="24"/>
          <w:szCs w:val="24"/>
        </w:rPr>
      </w:pPr>
      <w:r w:rsidRPr="00376D90">
        <w:rPr>
          <w:rFonts w:asciiTheme="majorBidi" w:hAnsiTheme="majorBidi" w:cstheme="majorBidi"/>
          <w:sz w:val="24"/>
          <w:szCs w:val="24"/>
          <w:vertAlign w:val="superscript"/>
        </w:rPr>
        <w:t>4</w:t>
      </w:r>
      <w:r w:rsidRPr="00376D90">
        <w:rPr>
          <w:rFonts w:asciiTheme="majorBidi" w:hAnsiTheme="majorBidi" w:cstheme="majorBidi"/>
          <w:sz w:val="24"/>
          <w:szCs w:val="24"/>
        </w:rPr>
        <w:t>Central Metallurgical Research and Development Institute, CMRDI, P.O. Box: 87 Helwan, 11421 Cairo, Egypt</w:t>
      </w:r>
    </w:p>
    <w:p w14:paraId="3A9A33A3" w14:textId="14BD13D0" w:rsidR="00436C16" w:rsidRPr="00376D90" w:rsidRDefault="00436C16" w:rsidP="00436C16">
      <w:pPr>
        <w:rPr>
          <w:rFonts w:asciiTheme="majorBidi" w:hAnsiTheme="majorBidi" w:cstheme="majorBidi"/>
          <w:sz w:val="24"/>
          <w:szCs w:val="24"/>
        </w:rPr>
      </w:pPr>
      <w:r w:rsidRPr="00376D90">
        <w:rPr>
          <w:rFonts w:asciiTheme="majorBidi" w:hAnsiTheme="majorBidi" w:cstheme="majorBidi"/>
          <w:sz w:val="24"/>
          <w:szCs w:val="24"/>
          <w:vertAlign w:val="superscript"/>
        </w:rPr>
        <w:t>5</w:t>
      </w:r>
      <w:r w:rsidRPr="00376D90">
        <w:rPr>
          <w:rFonts w:asciiTheme="majorBidi" w:hAnsiTheme="majorBidi" w:cstheme="majorBidi"/>
          <w:sz w:val="24"/>
          <w:szCs w:val="24"/>
        </w:rPr>
        <w:t>Nile Valley University</w:t>
      </w:r>
      <w:r w:rsidR="00D63D9F">
        <w:rPr>
          <w:rFonts w:asciiTheme="majorBidi" w:hAnsiTheme="majorBidi" w:cstheme="majorBidi"/>
          <w:sz w:val="24"/>
          <w:szCs w:val="24"/>
        </w:rPr>
        <w:t>-Egypt</w:t>
      </w:r>
      <w:r w:rsidRPr="00376D90">
        <w:rPr>
          <w:rFonts w:asciiTheme="majorBidi" w:hAnsiTheme="majorBidi" w:cstheme="majorBidi"/>
          <w:sz w:val="24"/>
          <w:szCs w:val="24"/>
        </w:rPr>
        <w:t>, Fayoum, 63518, Egypt</w:t>
      </w:r>
    </w:p>
    <w:p w14:paraId="1191BA54" w14:textId="77777777" w:rsidR="00E35ED5" w:rsidRPr="00D01872" w:rsidRDefault="00E35ED5" w:rsidP="00E35ED5">
      <w:pPr>
        <w:spacing w:line="240" w:lineRule="auto"/>
        <w:rPr>
          <w:rFonts w:asciiTheme="majorBidi" w:hAnsiTheme="majorBidi" w:cstheme="majorBidi"/>
          <w:sz w:val="24"/>
          <w:szCs w:val="24"/>
          <w:lang w:bidi="ar-EG"/>
        </w:rPr>
      </w:pPr>
      <w:r w:rsidRPr="00D01872">
        <w:rPr>
          <w:rFonts w:asciiTheme="majorBidi" w:hAnsiTheme="majorBidi" w:cstheme="majorBidi"/>
          <w:b/>
          <w:bCs/>
          <w:sz w:val="24"/>
          <w:szCs w:val="24"/>
        </w:rPr>
        <w:t>Corresponding Author (</w:t>
      </w:r>
      <w:r w:rsidRPr="00D01872">
        <w:rPr>
          <w:rFonts w:asciiTheme="majorBidi" w:hAnsiTheme="majorBidi" w:cstheme="majorBidi"/>
          <w:sz w:val="24"/>
          <w:szCs w:val="24"/>
        </w:rPr>
        <w:t xml:space="preserve">*) </w:t>
      </w:r>
      <w:r w:rsidRPr="00D01872">
        <w:rPr>
          <w:rFonts w:asciiTheme="majorBidi" w:hAnsiTheme="majorBidi" w:cstheme="majorBidi"/>
          <w:b/>
          <w:bCs/>
          <w:sz w:val="24"/>
          <w:szCs w:val="24"/>
        </w:rPr>
        <w:t xml:space="preserve">: </w:t>
      </w:r>
      <w:hyperlink r:id="rId5" w:tgtFrame="_self" w:history="1">
        <w:r w:rsidRPr="00D01872">
          <w:rPr>
            <w:rFonts w:asciiTheme="majorBidi" w:hAnsiTheme="majorBidi" w:cstheme="majorBidi"/>
            <w:sz w:val="24"/>
            <w:szCs w:val="24"/>
          </w:rPr>
          <w:t>elkemary@nano.kfs.edu.eg</w:t>
        </w:r>
      </w:hyperlink>
      <w:r w:rsidRPr="00D01872">
        <w:rPr>
          <w:rFonts w:asciiTheme="majorBidi" w:hAnsiTheme="majorBidi" w:cstheme="majorBidi"/>
          <w:sz w:val="24"/>
          <w:szCs w:val="24"/>
        </w:rPr>
        <w:t xml:space="preserve">, </w:t>
      </w:r>
      <w:hyperlink r:id="rId6" w:tgtFrame="_self" w:history="1">
        <w:r w:rsidRPr="00D01872">
          <w:rPr>
            <w:rFonts w:asciiTheme="majorBidi" w:hAnsiTheme="majorBidi" w:cstheme="majorBidi"/>
            <w:sz w:val="24"/>
            <w:szCs w:val="24"/>
          </w:rPr>
          <w:t>hamzaelhosainy@gmail.com</w:t>
        </w:r>
      </w:hyperlink>
    </w:p>
    <w:p w14:paraId="1EA5DA92" w14:textId="77777777" w:rsidR="00E35ED5" w:rsidRPr="00D01872" w:rsidRDefault="00E35ED5" w:rsidP="00E35ED5">
      <w:pPr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D01872">
        <w:rPr>
          <w:rFonts w:asciiTheme="majorBidi" w:hAnsiTheme="majorBidi" w:cstheme="majorBidi"/>
          <w:b/>
          <w:bCs/>
          <w:sz w:val="24"/>
          <w:szCs w:val="24"/>
          <w:vertAlign w:val="superscript"/>
        </w:rPr>
        <w:t xml:space="preserve">o </w:t>
      </w:r>
      <w:r w:rsidRPr="00D01872">
        <w:rPr>
          <w:rFonts w:asciiTheme="majorBidi" w:hAnsiTheme="majorBidi" w:cstheme="majorBidi"/>
          <w:b/>
          <w:bCs/>
          <w:sz w:val="24"/>
          <w:szCs w:val="24"/>
        </w:rPr>
        <w:t>:</w:t>
      </w:r>
      <w:r w:rsidRPr="00D01872">
        <w:rPr>
          <w:rFonts w:asciiTheme="majorBidi" w:hAnsiTheme="majorBidi" w:cstheme="majorBidi"/>
          <w:sz w:val="24"/>
          <w:szCs w:val="24"/>
        </w:rPr>
        <w:t xml:space="preserve"> H.E and A.A.</w:t>
      </w:r>
      <w:r w:rsidRPr="00D01872">
        <w:rPr>
          <w:rFonts w:asciiTheme="majorBidi" w:hAnsiTheme="majorBidi" w:cstheme="majorBidi"/>
          <w:sz w:val="24"/>
          <w:szCs w:val="24"/>
          <w:vertAlign w:val="superscript"/>
        </w:rPr>
        <w:t xml:space="preserve"> </w:t>
      </w:r>
      <w:r w:rsidRPr="00D01872">
        <w:rPr>
          <w:rFonts w:asciiTheme="majorBidi" w:hAnsiTheme="majorBidi" w:cstheme="majorBidi"/>
          <w:sz w:val="24"/>
          <w:szCs w:val="24"/>
        </w:rPr>
        <w:t xml:space="preserve">contributed equally to this work. </w:t>
      </w:r>
    </w:p>
    <w:p w14:paraId="1A1C8C63" w14:textId="4DD4EDF1" w:rsidR="0079077C" w:rsidRDefault="0079077C" w:rsidP="0079077C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4425FBF" w14:textId="0DC9BD77" w:rsidR="0079077C" w:rsidRDefault="0079077C" w:rsidP="0079077C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15FFB8E" w14:textId="0A2C7FDF" w:rsidR="0079077C" w:rsidRDefault="0079077C" w:rsidP="0079077C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A422FE8" w14:textId="7694E449" w:rsidR="0079077C" w:rsidRDefault="0079077C" w:rsidP="0079077C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834AF66" w14:textId="77777777" w:rsidR="0079077C" w:rsidRDefault="0079077C" w:rsidP="0079077C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839A6E9" w14:textId="77777777" w:rsidR="0079077C" w:rsidRDefault="0079077C" w:rsidP="0079077C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6C4FDBA" w14:textId="77777777" w:rsidR="0079077C" w:rsidRDefault="0079077C" w:rsidP="0079077C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E46B48C" w14:textId="77777777" w:rsidR="0079077C" w:rsidRDefault="0079077C" w:rsidP="0079077C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9890885" w14:textId="77777777" w:rsidR="0079077C" w:rsidRDefault="0079077C" w:rsidP="0079077C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918AFDC" w14:textId="77777777" w:rsidR="0079077C" w:rsidRDefault="0079077C" w:rsidP="0079077C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31F40B9" w14:textId="77777777" w:rsidR="0079077C" w:rsidRDefault="0079077C" w:rsidP="0079077C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102BCB7" w14:textId="77777777" w:rsidR="0079077C" w:rsidRDefault="0079077C" w:rsidP="0079077C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10EAB91" w14:textId="77777777" w:rsidR="0079077C" w:rsidRDefault="0079077C" w:rsidP="0079077C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AD8D9E0" w14:textId="77777777" w:rsidR="0079077C" w:rsidRDefault="0079077C" w:rsidP="0079077C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C2B5E7C" w14:textId="77777777" w:rsidR="0079077C" w:rsidRDefault="0079077C" w:rsidP="0079077C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896482D" w14:textId="70081619" w:rsidR="002C618F" w:rsidRDefault="007C71FE">
      <w:r w:rsidRPr="00753269">
        <w:rPr>
          <w:noProof/>
        </w:rPr>
        <w:lastRenderedPageBreak/>
        <w:drawing>
          <wp:anchor distT="0" distB="0" distL="114300" distR="114300" simplePos="0" relativeHeight="251661312" behindDoc="0" locked="0" layoutInCell="1" allowOverlap="1" wp14:anchorId="69D3F261" wp14:editId="5245D2D5">
            <wp:simplePos x="0" y="0"/>
            <wp:positionH relativeFrom="margin">
              <wp:posOffset>394335</wp:posOffset>
            </wp:positionH>
            <wp:positionV relativeFrom="paragraph">
              <wp:posOffset>0</wp:posOffset>
            </wp:positionV>
            <wp:extent cx="3909060" cy="4405630"/>
            <wp:effectExtent l="0" t="0" r="0" b="0"/>
            <wp:wrapSquare wrapText="bothSides"/>
            <wp:docPr id="3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66AD59F8-D7EF-3463-6023-89CE1CA1621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66AD59F8-D7EF-3463-6023-89CE1CA1621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7"/>
                    <a:srcRect l="10989" t="6689" r="10989" b="5592"/>
                    <a:stretch/>
                  </pic:blipFill>
                  <pic:spPr>
                    <a:xfrm>
                      <a:off x="0" y="0"/>
                      <a:ext cx="3909060" cy="44056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1E52CF3" w14:textId="77777777" w:rsidR="007C71FE" w:rsidRDefault="007C71FE"/>
    <w:p w14:paraId="475382F4" w14:textId="77777777" w:rsidR="007C71FE" w:rsidRDefault="007C71FE"/>
    <w:p w14:paraId="7770D351" w14:textId="77777777" w:rsidR="007C71FE" w:rsidRDefault="007C71FE"/>
    <w:p w14:paraId="2F930BB3" w14:textId="77777777" w:rsidR="007C71FE" w:rsidRDefault="007C71FE"/>
    <w:p w14:paraId="7B281004" w14:textId="77777777" w:rsidR="007C71FE" w:rsidRDefault="007C71FE"/>
    <w:p w14:paraId="27ACDF67" w14:textId="77777777" w:rsidR="007C71FE" w:rsidRDefault="007C71FE"/>
    <w:p w14:paraId="4B27A479" w14:textId="77777777" w:rsidR="007C71FE" w:rsidRDefault="007C71FE"/>
    <w:p w14:paraId="32102934" w14:textId="77777777" w:rsidR="007C71FE" w:rsidRDefault="007C71FE"/>
    <w:p w14:paraId="54494FE0" w14:textId="77777777" w:rsidR="007C71FE" w:rsidRDefault="007C71FE"/>
    <w:p w14:paraId="1CAD560B" w14:textId="77777777" w:rsidR="007C71FE" w:rsidRDefault="007C71FE"/>
    <w:p w14:paraId="38EADA11" w14:textId="77777777" w:rsidR="007C71FE" w:rsidRDefault="007C71FE"/>
    <w:p w14:paraId="71998933" w14:textId="77777777" w:rsidR="007C71FE" w:rsidRDefault="007C71FE"/>
    <w:p w14:paraId="44E89A4C" w14:textId="77777777" w:rsidR="007C71FE" w:rsidRDefault="007C71FE"/>
    <w:p w14:paraId="48162BE3" w14:textId="626CA7E7" w:rsidR="007C71FE" w:rsidRDefault="007C71FE"/>
    <w:p w14:paraId="7BB2D115" w14:textId="41EF5A9C" w:rsidR="007C71FE" w:rsidRDefault="007C71FE">
      <w:r w:rsidRPr="00753269">
        <w:rPr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29BB4565" wp14:editId="76AD019F">
                <wp:simplePos x="0" y="0"/>
                <wp:positionH relativeFrom="margin">
                  <wp:posOffset>1296338</wp:posOffset>
                </wp:positionH>
                <wp:positionV relativeFrom="paragraph">
                  <wp:posOffset>149907</wp:posOffset>
                </wp:positionV>
                <wp:extent cx="3145536" cy="277936"/>
                <wp:effectExtent l="0" t="0" r="0" b="0"/>
                <wp:wrapNone/>
                <wp:docPr id="1089481020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45536" cy="27793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ED7F455" w14:textId="4ACBC2F5" w:rsidR="007C71FE" w:rsidRPr="00753269" w:rsidRDefault="007C71FE" w:rsidP="007C71FE">
                            <w:pPr>
                              <w:jc w:val="both"/>
                              <w:rPr>
                                <w:rFonts w:asciiTheme="majorBidi" w:hAnsiTheme="majorBidi" w:cstheme="majorBidi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29BB4565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02.05pt;margin-top:11.8pt;width:247.7pt;height:21.9pt;z-index:251662336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ShuBMwIAAFoEAAAOAAAAZHJzL2Uyb0RvYy54bWysVE1v2zAMvQ/YfxB0X2znO0acImuRYUDQ&#10;FkiGnhVZig3YoiYpsbNfP0p20qDbadhFpkjqUXyP8vKhrStyFsaWoDKaDGJKhOKQl+qY0R/7zZc5&#10;JdYxlbMKlMjoRVj6sPr8adnoVAyhgCoXhiCIsmmjM1o4p9MosrwQNbMD0EJhUIKpmcOtOUa5YQ2i&#10;11U0jONp1IDJtQEurEXvUxekq4AvpeDuRUorHKkyindzYTVhPfg1Wi1ZejRMFyXvr8H+4RY1KxUW&#10;vUE9McfIyZR/QNUlN2BBugGHOgIpSy5CD9hNEn/oZlcwLUIvSI7VN5rs/4Plz+dXQ8octYvni/E8&#10;iYdIk2I1arUXrSNfoSVDT1OjbYrZO435rkU3Hrn6LTp99600tf9iXwTjiHS5kezBODpHyXgyGU0p&#10;4RgbzmYLtBE+ej+tjXXfBNTEGxk1KGLglp231nWp1xRfTMGmrKogZKVIk9HpaBKHA7cIglcKa/ge&#10;urt6y7WHtm/sAPkF+zLQDYjVfFNi8S2z7pUZnAhsBafcveAiK8Ai0FuUFGB+/c3v81EojFLS4IRl&#10;1P48MSMoqb4rlHCRjMd+JMNmPJl54s195HAfUaf6EXCIE3xPmgfT57vqakoD9Rs+hrWviiGmONbO&#10;qLuaj66be3xMXKzXIQmHUDO3VTvNPbSn01O7b9+Y0T3/DpV7husssvSDDF1uJ8T65ECWQSNPcMdq&#10;zzsOcFC5f2z+hdzvQ9b7L2H1GwAA//8DAFBLAwQUAAYACAAAACEAucBPYeEAAAAJAQAADwAAAGRy&#10;cy9kb3ducmV2LnhtbEyPwU7CQBCG7ya+w2ZMvMmWChVqt4Q0ISZGDyAXb9Pu0jZ2Z2t3gcrTO5z0&#10;9k/myz/fZKvRduJkBt86UjCdRCAMVU63VCvYf2weFiB8QNLYOTIKfoyHVX57k2Gq3Zm25rQLteAS&#10;8ikqaELoUyl91RiLfuJ6Q7w7uMFi4HGopR7wzOW2k3EUJdJiS3yhwd4Ujam+dker4LXYvOO2jO3i&#10;0hUvb4d1/73/nCt1fzeun0EEM4Y/GK76rA45O5XuSNqLTkEczaaMcnhMQDCQLJdzECWHpxnIPJP/&#10;P8h/AQAA//8DAFBLAQItABQABgAIAAAAIQC2gziS/gAAAOEBAAATAAAAAAAAAAAAAAAAAAAAAABb&#10;Q29udGVudF9UeXBlc10ueG1sUEsBAi0AFAAGAAgAAAAhADj9If/WAAAAlAEAAAsAAAAAAAAAAAAA&#10;AAAALwEAAF9yZWxzLy5yZWxzUEsBAi0AFAAGAAgAAAAhAOJKG4EzAgAAWgQAAA4AAAAAAAAAAAAA&#10;AAAALgIAAGRycy9lMm9Eb2MueG1sUEsBAi0AFAAGAAgAAAAhALnAT2HhAAAACQEAAA8AAAAAAAAA&#10;AAAAAAAAjQQAAGRycy9kb3ducmV2LnhtbFBLBQYAAAAABAAEAPMAAACbBQAAAAA=&#10;" filled="f" stroked="f" strokeweight=".5pt">
                <v:textbox>
                  <w:txbxContent>
                    <w:p w14:paraId="7ED7F455" w14:textId="4ACBC2F5" w:rsidR="007C71FE" w:rsidRPr="00753269" w:rsidRDefault="007C71FE" w:rsidP="007C71FE">
                      <w:pPr>
                        <w:jc w:val="both"/>
                        <w:rPr>
                          <w:rFonts w:asciiTheme="majorBidi" w:hAnsiTheme="majorBidi" w:cstheme="majorBidi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871E4BE" w14:textId="29AC2281" w:rsidR="007C71FE" w:rsidRDefault="0044017D">
      <w:r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36C62194" wp14:editId="1F08A0C6">
                <wp:simplePos x="0" y="0"/>
                <wp:positionH relativeFrom="column">
                  <wp:posOffset>-3810</wp:posOffset>
                </wp:positionH>
                <wp:positionV relativeFrom="paragraph">
                  <wp:posOffset>264795</wp:posOffset>
                </wp:positionV>
                <wp:extent cx="4229100" cy="381000"/>
                <wp:effectExtent l="0" t="0" r="0" b="0"/>
                <wp:wrapSquare wrapText="bothSides"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29100" cy="3810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26E8BCE" w14:textId="01B5BCCA" w:rsidR="0044017D" w:rsidRPr="00753269" w:rsidRDefault="0044017D" w:rsidP="0061715E">
                            <w:pPr>
                              <w:jc w:val="center"/>
                              <w:rPr>
                                <w:rFonts w:asciiTheme="majorBidi" w:hAnsiTheme="majorBidi" w:cstheme="majorBidi"/>
                              </w:rPr>
                            </w:pPr>
                            <w:r w:rsidRPr="00753269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Fig. S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1</w:t>
                            </w:r>
                            <w:r w:rsidRPr="00753269">
                              <w:rPr>
                                <w:rFonts w:asciiTheme="majorBidi" w:hAnsiTheme="majorBidi" w:cstheme="majorBidi"/>
                              </w:rPr>
                              <w:t xml:space="preserve">. </w:t>
                            </w:r>
                            <w:r w:rsidRPr="00753269">
                              <w:rPr>
                                <w:rFonts w:asciiTheme="majorBidi" w:eastAsia="ＭＳ 明朝" w:hAnsiTheme="majorBidi" w:cstheme="majorBidi"/>
                              </w:rPr>
                              <w:t>XRD analysis for TiO</w:t>
                            </w:r>
                            <w:r w:rsidRPr="00753269">
                              <w:rPr>
                                <w:rFonts w:asciiTheme="majorBidi" w:eastAsia="ＭＳ 明朝" w:hAnsiTheme="majorBidi" w:cstheme="majorBidi"/>
                                <w:vertAlign w:val="subscript"/>
                              </w:rPr>
                              <w:t>2</w:t>
                            </w:r>
                            <w:r w:rsidRPr="00753269">
                              <w:rPr>
                                <w:rFonts w:asciiTheme="majorBidi" w:eastAsia="ＭＳ 明朝" w:hAnsiTheme="majorBidi" w:cstheme="majorBidi"/>
                              </w:rPr>
                              <w:t xml:space="preserve"> (UV100, Anatase).</w:t>
                            </w:r>
                          </w:p>
                          <w:p w14:paraId="6937CCEE" w14:textId="77777777" w:rsidR="0044017D" w:rsidRDefault="0044017D" w:rsidP="0061715E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1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6C62194" id="Text Box 1" o:spid="_x0000_s1027" type="#_x0000_t202" style="position:absolute;margin-left:-.3pt;margin-top:20.85pt;width:333pt;height:30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ktuDLAIAAFgEAAAOAAAAZHJzL2Uyb0RvYy54bWysVF1v2jAUfZ+0/2D5fSRQ2rWIULFWTJNQ&#10;WwmqPhvHgUiJr2cbEvbrd+wEiro9TXtx7pfvxznXmd63dcUOyrqSdMaHg5QzpSXlpd5m/HW9+HLL&#10;mfNC56IirTJ+VI7fzz5/mjZmoka0oypXliGJdpPGZHznvZkkiZM7VQs3IKM0nAXZWniodpvkVjTI&#10;XlfJKE1vkoZsbixJ5Rysj52Tz2L+olDSPxeFU55VGUdvPp42nptwJrOpmGytMLtS9m2If+iiFqVG&#10;0XOqR+EF29vyj1R1KS05KvxAUp1QUZRSxRkwzTD9MM1qJ4yKswAcZ84wuf+XVj4dXiwrc3DHmRY1&#10;KFqr1rNv1LJhQKcxboKglUGYb2EOkb3dwRiGbgtbhy/GYfAD5+MZ25BMwjgeje6GKVwSvqtbiBH8&#10;5P22sc5/V1SzIGTcgrsIqTgsnUdFhJ5CQjFNi7KqIn+VZk3Gb66u03jh7MGNSuNimKHrNUi+3bT9&#10;xP0cG8qPGM9Stx7OyEWJHpbC+RdhsQ9oGzvun3EUFaEW9RJnO7K//mYP8aAJXs4a7FfG3c+9sIqz&#10;6ocGgXfD8TgsZFTG119HUOylZ3Pp0fv6gbDCIAndRTHE++pkLSzVb3gK81AVLqElamfcn8QH3209&#10;npJU83kMwgoa4Zd6ZWRIHVANCK/bN2FNT4MHgU902kQx+cBGF9vxMd97KspIVcC5Q7WHH+sbGeyf&#10;Wngfl3qMev8hzH4DAAD//wMAUEsDBBQABgAIAAAAIQCgiCke3wAAAAgBAAAPAAAAZHJzL2Rvd25y&#10;ZXYueG1sTI9NT8JAEIbvJvyHzZB4gy0EKqndEtKEmBg9gFy8TbtD27gftbtA9dc7nvQ48z5555l8&#10;O1ojrjSEzjsFi3kCglztdecaBae3/WwDIkR0Go13pOCLAmyLyV2OmfY3d6DrMTaCS1zIUEEbY59J&#10;GeqWLIa578lxdvaDxcjj0Eg94I3LrZHLJEmlxc7xhRZ7KluqP44Xq+C53L/ioVrazbcpn17Ou/7z&#10;9L5W6n467h5BRBrjHwy/+qwOBTtV/uJ0EEbBLGVQwWrxAILjNF2vQFTMJbyRRS7/P1D8AAAA//8D&#10;AFBLAQItABQABgAIAAAAIQC2gziS/gAAAOEBAAATAAAAAAAAAAAAAAAAAAAAAABbQ29udGVudF9U&#10;eXBlc10ueG1sUEsBAi0AFAAGAAgAAAAhADj9If/WAAAAlAEAAAsAAAAAAAAAAAAAAAAALwEAAF9y&#10;ZWxzLy5yZWxzUEsBAi0AFAAGAAgAAAAhACKS24MsAgAAWAQAAA4AAAAAAAAAAAAAAAAALgIAAGRy&#10;cy9lMm9Eb2MueG1sUEsBAi0AFAAGAAgAAAAhAKCIKR7fAAAACAEAAA8AAAAAAAAAAAAAAAAAhgQA&#10;AGRycy9kb3ducmV2LnhtbFBLBQYAAAAABAAEAPMAAACSBQAAAAA=&#10;" filled="f" stroked="f" strokeweight=".5pt">
                <v:fill o:detectmouseclick="t"/>
                <v:textbox>
                  <w:txbxContent>
                    <w:p w14:paraId="126E8BCE" w14:textId="01B5BCCA" w:rsidR="0044017D" w:rsidRPr="00753269" w:rsidRDefault="0044017D" w:rsidP="0061715E">
                      <w:pPr>
                        <w:jc w:val="center"/>
                        <w:rPr>
                          <w:rFonts w:asciiTheme="majorBidi" w:hAnsiTheme="majorBidi" w:cstheme="majorBidi"/>
                        </w:rPr>
                      </w:pPr>
                      <w:r w:rsidRPr="00753269">
                        <w:rPr>
                          <w:rFonts w:asciiTheme="majorBidi" w:hAnsiTheme="majorBidi" w:cstheme="majorBidi"/>
                          <w:b/>
                          <w:bCs/>
                        </w:rPr>
                        <w:t>Fig. S</w:t>
                      </w:r>
                      <w:r>
                        <w:rPr>
                          <w:rFonts w:asciiTheme="majorBidi" w:hAnsiTheme="majorBidi" w:cstheme="majorBidi"/>
                          <w:b/>
                          <w:bCs/>
                        </w:rPr>
                        <w:t>1</w:t>
                      </w:r>
                      <w:r w:rsidRPr="00753269">
                        <w:rPr>
                          <w:rFonts w:asciiTheme="majorBidi" w:hAnsiTheme="majorBidi" w:cstheme="majorBidi"/>
                        </w:rPr>
                        <w:t xml:space="preserve">. </w:t>
                      </w:r>
                      <w:r w:rsidRPr="00753269">
                        <w:rPr>
                          <w:rFonts w:asciiTheme="majorBidi" w:eastAsia="MS Mincho" w:hAnsiTheme="majorBidi" w:cstheme="majorBidi"/>
                        </w:rPr>
                        <w:t>XRD analysis for TiO</w:t>
                      </w:r>
                      <w:r w:rsidRPr="00753269">
                        <w:rPr>
                          <w:rFonts w:asciiTheme="majorBidi" w:eastAsia="MS Mincho" w:hAnsiTheme="majorBidi" w:cstheme="majorBidi"/>
                          <w:vertAlign w:val="subscript"/>
                        </w:rPr>
                        <w:t>2</w:t>
                      </w:r>
                      <w:r w:rsidRPr="00753269">
                        <w:rPr>
                          <w:rFonts w:asciiTheme="majorBidi" w:eastAsia="MS Mincho" w:hAnsiTheme="majorBidi" w:cstheme="majorBidi"/>
                        </w:rPr>
                        <w:t xml:space="preserve"> (UV100, Anatase).</w:t>
                      </w:r>
                    </w:p>
                    <w:p w14:paraId="6937CCEE" w14:textId="77777777" w:rsidR="0044017D" w:rsidRDefault="0044017D" w:rsidP="0061715E">
                      <w:pPr>
                        <w:jc w:val="center"/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4FE5C965" w14:textId="2B6C5734" w:rsidR="007C71FE" w:rsidRDefault="007C71FE"/>
    <w:p w14:paraId="72FF5606" w14:textId="1DE8EFDD" w:rsidR="007C71FE" w:rsidRDefault="007C71FE"/>
    <w:p w14:paraId="09CFA442" w14:textId="7A51A822" w:rsidR="007C71FE" w:rsidRDefault="007C71FE"/>
    <w:p w14:paraId="2AA1DE40" w14:textId="77777777" w:rsidR="007C71FE" w:rsidRDefault="007C71FE"/>
    <w:p w14:paraId="627664F9" w14:textId="77777777" w:rsidR="007C71FE" w:rsidRDefault="007C71FE"/>
    <w:p w14:paraId="46AE3DB9" w14:textId="77777777" w:rsidR="007C71FE" w:rsidRDefault="007C71FE"/>
    <w:p w14:paraId="1CAA484D" w14:textId="77777777" w:rsidR="00CD7338" w:rsidRDefault="00CD7338"/>
    <w:p w14:paraId="22A5F358" w14:textId="77777777" w:rsidR="007C71FE" w:rsidRDefault="007C71FE"/>
    <w:p w14:paraId="1855C149" w14:textId="77777777" w:rsidR="00802994" w:rsidRDefault="00802994"/>
    <w:p w14:paraId="69ECCEB8" w14:textId="77777777" w:rsidR="00802994" w:rsidRPr="00802994" w:rsidRDefault="00802994" w:rsidP="00802994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802994">
        <w:rPr>
          <w:rFonts w:ascii="Times New Roman" w:eastAsia="Calibri" w:hAnsi="Times New Roman" w:cs="Times New Roman"/>
          <w:b/>
          <w:bCs/>
          <w:sz w:val="24"/>
          <w:szCs w:val="24"/>
        </w:rPr>
        <w:lastRenderedPageBreak/>
        <w:t xml:space="preserve">Table S1: </w:t>
      </w:r>
      <w:r w:rsidRPr="00802994">
        <w:rPr>
          <w:rFonts w:ascii="Times New Roman" w:eastAsia="Calibri" w:hAnsi="Times New Roman" w:cs="Times New Roman"/>
          <w:sz w:val="24"/>
          <w:szCs w:val="24"/>
        </w:rPr>
        <w:t>Kinetic rate constant of catalytic and photocatalytic reduction of PNP with various catalysts.</w:t>
      </w:r>
    </w:p>
    <w:p w14:paraId="492380FA" w14:textId="77777777" w:rsidR="00802994" w:rsidRPr="00802994" w:rsidRDefault="00802994" w:rsidP="00802994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7217BFDF" w14:textId="77777777" w:rsidR="00802994" w:rsidRDefault="00802994" w:rsidP="00802994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tbl>
      <w:tblPr>
        <w:tblStyle w:val="PlainTable2"/>
        <w:tblpPr w:leftFromText="180" w:rightFromText="180" w:vertAnchor="page" w:horzAnchor="margin" w:tblpXSpec="center" w:tblpY="3515"/>
        <w:bidiVisual/>
        <w:tblW w:w="0" w:type="auto"/>
        <w:tblLayout w:type="fixed"/>
        <w:tblLook w:val="04A0" w:firstRow="1" w:lastRow="0" w:firstColumn="1" w:lastColumn="0" w:noHBand="0" w:noVBand="1"/>
      </w:tblPr>
      <w:tblGrid>
        <w:gridCol w:w="1697"/>
        <w:gridCol w:w="1440"/>
        <w:gridCol w:w="2615"/>
      </w:tblGrid>
      <w:tr w:rsidR="007C71FE" w:rsidRPr="002D2B70" w14:paraId="77404284" w14:textId="77777777" w:rsidTr="007C71F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7" w:type="dxa"/>
          </w:tcPr>
          <w:p w14:paraId="7DEF77E4" w14:textId="77777777" w:rsidR="007C71FE" w:rsidRPr="002D2B70" w:rsidRDefault="007C71FE" w:rsidP="007C71FE">
            <w:pPr>
              <w:bidi/>
              <w:jc w:val="right"/>
              <w:rPr>
                <w:rFonts w:ascii="Times New Roman" w:eastAsia="CharisSIL" w:hAnsi="Times New Roman" w:cs="Times New Roman"/>
                <w:b w:val="0"/>
                <w:bCs w:val="0"/>
                <w:sz w:val="24"/>
                <w:szCs w:val="24"/>
                <w:lang w:bidi="ar-EG"/>
              </w:rPr>
            </w:pPr>
            <w:r w:rsidRPr="002D2B70">
              <w:rPr>
                <w:rFonts w:ascii="Times New Roman" w:eastAsia="CharisSIL" w:hAnsi="Times New Roman" w:cs="Times New Roman"/>
                <w:b w:val="0"/>
                <w:bCs w:val="0"/>
                <w:sz w:val="24"/>
                <w:szCs w:val="24"/>
              </w:rPr>
              <w:t>K min</w:t>
            </w:r>
            <w:r w:rsidRPr="002D2B70">
              <w:rPr>
                <w:rFonts w:ascii="Times New Roman" w:eastAsia="CharisSIL" w:hAnsi="Times New Roman" w:cs="Times New Roman"/>
                <w:b w:val="0"/>
                <w:bCs w:val="0"/>
                <w:sz w:val="24"/>
                <w:szCs w:val="24"/>
                <w:vertAlign w:val="superscript"/>
              </w:rPr>
              <w:t>-1</w:t>
            </w:r>
            <w:r w:rsidRPr="002D2B70">
              <w:rPr>
                <w:rFonts w:ascii="Times New Roman" w:eastAsia="CharisSIL" w:hAnsi="Times New Roman" w:cs="Times New Roman"/>
                <w:b w:val="0"/>
                <w:bCs w:val="0"/>
                <w:sz w:val="24"/>
                <w:szCs w:val="24"/>
                <w:lang w:bidi="ar-EG"/>
              </w:rPr>
              <w:t xml:space="preserve">           </w:t>
            </w:r>
            <w:r w:rsidRPr="002D2B70">
              <w:rPr>
                <w:rFonts w:ascii="Times New Roman" w:eastAsia="CharisSIL" w:hAnsi="Times New Roman" w:cs="Times New Roman"/>
                <w:b w:val="0"/>
                <w:bCs w:val="0"/>
              </w:rPr>
              <w:t>(photocatalytic)</w:t>
            </w:r>
          </w:p>
        </w:tc>
        <w:tc>
          <w:tcPr>
            <w:tcW w:w="1440" w:type="dxa"/>
          </w:tcPr>
          <w:p w14:paraId="66D75A0A" w14:textId="77777777" w:rsidR="007C71FE" w:rsidRPr="002D2B70" w:rsidRDefault="007C71FE" w:rsidP="007C71FE">
            <w:pPr>
              <w:bidi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b w:val="0"/>
                <w:bCs w:val="0"/>
                <w:sz w:val="24"/>
                <w:szCs w:val="24"/>
              </w:rPr>
            </w:pPr>
            <w:r w:rsidRPr="002D2B70">
              <w:rPr>
                <w:rFonts w:ascii="Times New Roman" w:eastAsia="CharisSIL" w:hAnsi="Times New Roman" w:cs="Times New Roman"/>
                <w:b w:val="0"/>
                <w:bCs w:val="0"/>
                <w:sz w:val="24"/>
                <w:szCs w:val="24"/>
              </w:rPr>
              <w:t>K min</w:t>
            </w:r>
            <w:r w:rsidRPr="002D2B70">
              <w:rPr>
                <w:rFonts w:ascii="Times New Roman" w:eastAsia="CharisSIL" w:hAnsi="Times New Roman" w:cs="Times New Roman"/>
                <w:b w:val="0"/>
                <w:bCs w:val="0"/>
                <w:sz w:val="24"/>
                <w:szCs w:val="24"/>
                <w:vertAlign w:val="superscript"/>
              </w:rPr>
              <w:t xml:space="preserve">-1       </w:t>
            </w:r>
            <w:r w:rsidRPr="002D2B70">
              <w:rPr>
                <w:rFonts w:ascii="Times New Roman" w:eastAsia="CharisSIL" w:hAnsi="Times New Roman" w:cs="Times New Roman"/>
                <w:b w:val="0"/>
                <w:bCs w:val="0"/>
                <w:sz w:val="24"/>
                <w:szCs w:val="24"/>
              </w:rPr>
              <w:t xml:space="preserve"> (catalytic)</w:t>
            </w:r>
          </w:p>
        </w:tc>
        <w:tc>
          <w:tcPr>
            <w:tcW w:w="2615" w:type="dxa"/>
          </w:tcPr>
          <w:p w14:paraId="6EA62758" w14:textId="77777777" w:rsidR="007C71FE" w:rsidRPr="002D2B70" w:rsidRDefault="007C71FE" w:rsidP="007C71FE">
            <w:pPr>
              <w:bidi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b w:val="0"/>
                <w:bCs w:val="0"/>
                <w:sz w:val="24"/>
                <w:szCs w:val="24"/>
                <w:rtl/>
                <w:lang w:bidi="ar-EG"/>
              </w:rPr>
            </w:pPr>
            <w:r w:rsidRPr="002D2B70">
              <w:rPr>
                <w:rFonts w:ascii="Times New Roman" w:eastAsia="CharisSIL" w:hAnsi="Times New Roman" w:cs="Times New Roman"/>
                <w:b w:val="0"/>
                <w:bCs w:val="0"/>
                <w:sz w:val="24"/>
                <w:szCs w:val="24"/>
              </w:rPr>
              <w:t>Catalyst</w:t>
            </w:r>
          </w:p>
        </w:tc>
      </w:tr>
      <w:tr w:rsidR="007C71FE" w:rsidRPr="002D2B70" w14:paraId="6C3A9362" w14:textId="77777777" w:rsidTr="007C71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7" w:type="dxa"/>
          </w:tcPr>
          <w:p w14:paraId="7744C35A" w14:textId="77777777" w:rsidR="007C71FE" w:rsidRPr="002D2B70" w:rsidRDefault="007C71FE" w:rsidP="007C71FE">
            <w:pPr>
              <w:bidi/>
              <w:jc w:val="right"/>
              <w:rPr>
                <w:rFonts w:ascii="Times New Roman" w:eastAsia="CharisSIL" w:hAnsi="Times New Roman" w:cs="Times New Roman"/>
                <w:b w:val="0"/>
                <w:bCs w:val="0"/>
                <w:sz w:val="24"/>
                <w:szCs w:val="24"/>
              </w:rPr>
            </w:pPr>
            <w:r w:rsidRPr="002D2B70">
              <w:rPr>
                <w:rFonts w:ascii="Times New Roman" w:eastAsia="CharisSIL" w:hAnsi="Times New Roman" w:cs="Times New Roman"/>
                <w:b w:val="0"/>
                <w:bCs w:val="0"/>
                <w:sz w:val="24"/>
                <w:szCs w:val="24"/>
              </w:rPr>
              <w:t>0.0099*10</w:t>
            </w:r>
            <w:r w:rsidRPr="002D2B70">
              <w:rPr>
                <w:rFonts w:ascii="Times New Roman" w:eastAsia="CharisSIL" w:hAnsi="Times New Roman" w:cs="Times New Roman"/>
                <w:b w:val="0"/>
                <w:bCs w:val="0"/>
                <w:sz w:val="24"/>
                <w:szCs w:val="24"/>
                <w:vertAlign w:val="superscript"/>
              </w:rPr>
              <w:t>-4</w:t>
            </w:r>
          </w:p>
        </w:tc>
        <w:tc>
          <w:tcPr>
            <w:tcW w:w="1440" w:type="dxa"/>
          </w:tcPr>
          <w:p w14:paraId="24074836" w14:textId="77777777" w:rsidR="007C71FE" w:rsidRPr="002D2B70" w:rsidRDefault="007C71FE" w:rsidP="007C71FE">
            <w:pPr>
              <w:bidi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2D2B70">
              <w:rPr>
                <w:rFonts w:ascii="Times New Roman" w:eastAsia="CharisSIL" w:hAnsi="Times New Roman" w:cs="Times New Roman"/>
                <w:sz w:val="24"/>
                <w:szCs w:val="24"/>
              </w:rPr>
              <w:t>6.345 *10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  <w:vertAlign w:val="superscript"/>
              </w:rPr>
              <w:t>-5</w:t>
            </w:r>
          </w:p>
        </w:tc>
        <w:tc>
          <w:tcPr>
            <w:tcW w:w="2615" w:type="dxa"/>
          </w:tcPr>
          <w:p w14:paraId="466A047A" w14:textId="77777777" w:rsidR="007C71FE" w:rsidRPr="002D2B70" w:rsidRDefault="007C71FE" w:rsidP="007C71FE">
            <w:pPr>
              <w:bidi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2D2B70">
              <w:rPr>
                <w:rFonts w:ascii="Times New Roman" w:eastAsia="CharisSIL" w:hAnsi="Times New Roman" w:cs="Times New Roman"/>
                <w:sz w:val="24"/>
                <w:szCs w:val="24"/>
              </w:rPr>
              <w:t>TiO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2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</w:rPr>
              <w:t>/g-C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3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</w:rPr>
              <w:t>N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</w:tr>
      <w:tr w:rsidR="007C71FE" w:rsidRPr="002D2B70" w14:paraId="393AAE69" w14:textId="77777777" w:rsidTr="007C71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7" w:type="dxa"/>
          </w:tcPr>
          <w:p w14:paraId="1E35195B" w14:textId="77777777" w:rsidR="007C71FE" w:rsidRPr="002D2B70" w:rsidRDefault="007C71FE" w:rsidP="007C71FE">
            <w:pPr>
              <w:bidi/>
              <w:jc w:val="right"/>
              <w:rPr>
                <w:rFonts w:ascii="Times New Roman" w:eastAsia="CharisSIL" w:hAnsi="Times New Roman" w:cs="Times New Roman"/>
                <w:b w:val="0"/>
                <w:bCs w:val="0"/>
                <w:sz w:val="24"/>
                <w:szCs w:val="24"/>
              </w:rPr>
            </w:pPr>
            <w:r w:rsidRPr="002D2B70">
              <w:rPr>
                <w:rFonts w:ascii="Times New Roman" w:eastAsia="CharisSIL" w:hAnsi="Times New Roman" w:cs="Times New Roman"/>
                <w:b w:val="0"/>
                <w:bCs w:val="0"/>
                <w:sz w:val="24"/>
                <w:szCs w:val="24"/>
              </w:rPr>
              <w:t>0.153</w:t>
            </w:r>
          </w:p>
        </w:tc>
        <w:tc>
          <w:tcPr>
            <w:tcW w:w="1440" w:type="dxa"/>
          </w:tcPr>
          <w:p w14:paraId="761A6A2F" w14:textId="77777777" w:rsidR="007C71FE" w:rsidRPr="002D2B70" w:rsidRDefault="007C71FE" w:rsidP="007C71FE">
            <w:pPr>
              <w:bidi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2D2B70">
              <w:rPr>
                <w:rFonts w:ascii="Times New Roman" w:eastAsia="CharisSIL" w:hAnsi="Times New Roman" w:cs="Times New Roman"/>
                <w:sz w:val="24"/>
                <w:szCs w:val="24"/>
              </w:rPr>
              <w:t>0.0012*10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  <w:vertAlign w:val="superscript"/>
              </w:rPr>
              <w:t>-4</w:t>
            </w:r>
          </w:p>
        </w:tc>
        <w:tc>
          <w:tcPr>
            <w:tcW w:w="2615" w:type="dxa"/>
          </w:tcPr>
          <w:p w14:paraId="6E687AC4" w14:textId="77777777" w:rsidR="007C71FE" w:rsidRPr="002D2B70" w:rsidRDefault="007C71FE" w:rsidP="007C71FE">
            <w:pPr>
              <w:bidi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  <w:rtl/>
              </w:rPr>
            </w:pPr>
            <w:r w:rsidRPr="002D2B70">
              <w:rPr>
                <w:rFonts w:ascii="Times New Roman" w:eastAsia="CharisSIL" w:hAnsi="Times New Roman" w:cs="Times New Roman"/>
                <w:sz w:val="24"/>
                <w:szCs w:val="24"/>
              </w:rPr>
              <w:t>0.5% Ag/TiO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2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</w:rPr>
              <w:t>/g-C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3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</w:rPr>
              <w:t>N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</w:tr>
      <w:tr w:rsidR="007C71FE" w:rsidRPr="002D2B70" w14:paraId="11CAA60D" w14:textId="77777777" w:rsidTr="007C71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7" w:type="dxa"/>
          </w:tcPr>
          <w:p w14:paraId="1B41B9B4" w14:textId="77777777" w:rsidR="007C71FE" w:rsidRPr="002D2B70" w:rsidRDefault="007C71FE" w:rsidP="007C71FE">
            <w:pPr>
              <w:bidi/>
              <w:jc w:val="right"/>
              <w:rPr>
                <w:rFonts w:ascii="Times New Roman" w:eastAsia="CharisSIL" w:hAnsi="Times New Roman" w:cs="Times New Roman"/>
                <w:b w:val="0"/>
                <w:bCs w:val="0"/>
                <w:sz w:val="24"/>
                <w:szCs w:val="24"/>
              </w:rPr>
            </w:pPr>
            <w:r w:rsidRPr="002D2B70">
              <w:rPr>
                <w:rFonts w:ascii="Times New Roman" w:eastAsia="CharisSIL" w:hAnsi="Times New Roman" w:cs="Times New Roman"/>
                <w:b w:val="0"/>
                <w:bCs w:val="0"/>
                <w:sz w:val="24"/>
                <w:szCs w:val="24"/>
              </w:rPr>
              <w:t>0.195</w:t>
            </w:r>
          </w:p>
        </w:tc>
        <w:tc>
          <w:tcPr>
            <w:tcW w:w="1440" w:type="dxa"/>
          </w:tcPr>
          <w:p w14:paraId="437DF3C6" w14:textId="77777777" w:rsidR="007C71FE" w:rsidRPr="002D2B70" w:rsidRDefault="007C71FE" w:rsidP="007C71FE">
            <w:pPr>
              <w:bidi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2D2B70">
              <w:rPr>
                <w:rFonts w:ascii="Times New Roman" w:eastAsia="CharisSIL" w:hAnsi="Times New Roman" w:cs="Times New Roman"/>
                <w:sz w:val="24"/>
                <w:szCs w:val="24"/>
              </w:rPr>
              <w:t>0.0505</w:t>
            </w:r>
          </w:p>
        </w:tc>
        <w:tc>
          <w:tcPr>
            <w:tcW w:w="2615" w:type="dxa"/>
          </w:tcPr>
          <w:p w14:paraId="51FDD469" w14:textId="77777777" w:rsidR="007C71FE" w:rsidRPr="002D2B70" w:rsidRDefault="007C71FE" w:rsidP="007C71FE">
            <w:pPr>
              <w:bidi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2D2B70">
              <w:rPr>
                <w:rFonts w:ascii="Times New Roman" w:eastAsia="CharisSIL" w:hAnsi="Times New Roman" w:cs="Times New Roman"/>
                <w:sz w:val="24"/>
                <w:szCs w:val="24"/>
              </w:rPr>
              <w:t>1% Ag/TiO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2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</w:rPr>
              <w:t>/g-C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3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</w:rPr>
              <w:t>N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</w:tr>
      <w:tr w:rsidR="007C71FE" w:rsidRPr="002D2B70" w14:paraId="3357DBD7" w14:textId="77777777" w:rsidTr="007C71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7" w:type="dxa"/>
          </w:tcPr>
          <w:p w14:paraId="2650F566" w14:textId="77777777" w:rsidR="007C71FE" w:rsidRPr="002D2B70" w:rsidRDefault="007C71FE" w:rsidP="007C71FE">
            <w:pPr>
              <w:bidi/>
              <w:jc w:val="right"/>
              <w:rPr>
                <w:rFonts w:ascii="Times New Roman" w:eastAsia="CharisSIL" w:hAnsi="Times New Roman" w:cs="Times New Roman"/>
                <w:b w:val="0"/>
                <w:bCs w:val="0"/>
                <w:sz w:val="24"/>
                <w:szCs w:val="24"/>
              </w:rPr>
            </w:pPr>
            <w:r w:rsidRPr="002D2B70">
              <w:rPr>
                <w:rFonts w:ascii="Times New Roman" w:eastAsia="CharisSIL" w:hAnsi="Times New Roman" w:cs="Times New Roman"/>
                <w:b w:val="0"/>
                <w:bCs w:val="0"/>
                <w:sz w:val="24"/>
                <w:szCs w:val="24"/>
              </w:rPr>
              <w:t>0.472</w:t>
            </w:r>
          </w:p>
        </w:tc>
        <w:tc>
          <w:tcPr>
            <w:tcW w:w="1440" w:type="dxa"/>
          </w:tcPr>
          <w:p w14:paraId="0AE31822" w14:textId="77777777" w:rsidR="007C71FE" w:rsidRPr="002D2B70" w:rsidRDefault="007C71FE" w:rsidP="007C71FE">
            <w:pPr>
              <w:bidi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2D2B70">
              <w:rPr>
                <w:rFonts w:ascii="Times New Roman" w:eastAsia="CharisSIL" w:hAnsi="Times New Roman" w:cs="Times New Roman"/>
                <w:sz w:val="24"/>
                <w:szCs w:val="24"/>
              </w:rPr>
              <w:t>0.1572</w:t>
            </w:r>
          </w:p>
        </w:tc>
        <w:tc>
          <w:tcPr>
            <w:tcW w:w="2615" w:type="dxa"/>
          </w:tcPr>
          <w:p w14:paraId="45218E2B" w14:textId="77777777" w:rsidR="007C71FE" w:rsidRPr="002D2B70" w:rsidRDefault="007C71FE" w:rsidP="007C71FE">
            <w:pPr>
              <w:bidi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2D2B70">
              <w:rPr>
                <w:rFonts w:ascii="Times New Roman" w:eastAsia="CharisSIL" w:hAnsi="Times New Roman" w:cs="Times New Roman"/>
                <w:sz w:val="24"/>
                <w:szCs w:val="24"/>
              </w:rPr>
              <w:t>2% Ag/TiO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2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</w:rPr>
              <w:t>/g-C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3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</w:rPr>
              <w:t>N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</w:tr>
      <w:tr w:rsidR="007C71FE" w:rsidRPr="002D2B70" w14:paraId="6F6AC15B" w14:textId="77777777" w:rsidTr="007C71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7" w:type="dxa"/>
          </w:tcPr>
          <w:p w14:paraId="4C99A73D" w14:textId="77777777" w:rsidR="007C71FE" w:rsidRPr="002D2B70" w:rsidRDefault="007C71FE" w:rsidP="007C71FE">
            <w:pPr>
              <w:bidi/>
              <w:jc w:val="right"/>
              <w:rPr>
                <w:rFonts w:ascii="Times New Roman" w:eastAsia="CharisSIL" w:hAnsi="Times New Roman" w:cs="Times New Roman"/>
                <w:b w:val="0"/>
                <w:bCs w:val="0"/>
                <w:sz w:val="24"/>
                <w:szCs w:val="24"/>
              </w:rPr>
            </w:pPr>
            <w:r w:rsidRPr="002D2B70">
              <w:rPr>
                <w:rFonts w:ascii="Times New Roman" w:eastAsia="CharisSIL" w:hAnsi="Times New Roman" w:cs="Times New Roman"/>
                <w:b w:val="0"/>
                <w:bCs w:val="0"/>
                <w:sz w:val="24"/>
                <w:szCs w:val="24"/>
              </w:rPr>
              <w:t>0.228</w:t>
            </w:r>
          </w:p>
        </w:tc>
        <w:tc>
          <w:tcPr>
            <w:tcW w:w="1440" w:type="dxa"/>
          </w:tcPr>
          <w:p w14:paraId="3DB1AAB9" w14:textId="77777777" w:rsidR="007C71FE" w:rsidRPr="002D2B70" w:rsidRDefault="007C71FE" w:rsidP="007C71FE">
            <w:pPr>
              <w:bidi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2D2B70">
              <w:rPr>
                <w:rFonts w:ascii="Times New Roman" w:eastAsia="CharisSIL" w:hAnsi="Times New Roman" w:cs="Times New Roman"/>
                <w:sz w:val="24"/>
                <w:szCs w:val="24"/>
              </w:rPr>
              <w:t>0.0382</w:t>
            </w:r>
          </w:p>
        </w:tc>
        <w:tc>
          <w:tcPr>
            <w:tcW w:w="2615" w:type="dxa"/>
          </w:tcPr>
          <w:p w14:paraId="63EF53B2" w14:textId="77777777" w:rsidR="007C71FE" w:rsidRPr="002D2B70" w:rsidRDefault="007C71FE" w:rsidP="007C71FE">
            <w:pPr>
              <w:bidi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2D2B70">
              <w:rPr>
                <w:rFonts w:ascii="Times New Roman" w:eastAsia="CharisSIL" w:hAnsi="Times New Roman" w:cs="Times New Roman"/>
                <w:sz w:val="24"/>
                <w:szCs w:val="24"/>
              </w:rPr>
              <w:t>2% Ag/TiO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2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</w:rPr>
              <w:t xml:space="preserve"> (A)/g-C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3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</w:rPr>
              <w:t>N</w:t>
            </w:r>
            <w:r w:rsidRPr="002D2B70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</w:tr>
    </w:tbl>
    <w:p w14:paraId="36C20CB6" w14:textId="77777777" w:rsidR="007C71FE" w:rsidRDefault="007C71FE" w:rsidP="00802994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1F549D2F" w14:textId="77777777" w:rsidR="007C71FE" w:rsidRPr="00802994" w:rsidRDefault="007C71FE" w:rsidP="00802994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1428D20A" w14:textId="77777777" w:rsidR="00802994" w:rsidRPr="00802994" w:rsidRDefault="00802994" w:rsidP="00802994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7D0E7F34" w14:textId="77777777" w:rsidR="00802994" w:rsidRPr="00802994" w:rsidRDefault="00802994" w:rsidP="00802994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3032E939" w14:textId="77777777" w:rsidR="00802994" w:rsidRPr="00802994" w:rsidRDefault="00802994" w:rsidP="00802994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2C2A08F3" w14:textId="77777777" w:rsidR="00802994" w:rsidRPr="00802994" w:rsidRDefault="00802994" w:rsidP="00802994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63A61290" w14:textId="77777777" w:rsidR="00802994" w:rsidRPr="00802994" w:rsidRDefault="00802994" w:rsidP="00802994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752318AB" w14:textId="77777777" w:rsidR="00802994" w:rsidRPr="00802994" w:rsidRDefault="00802994" w:rsidP="00802994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5E7649B6" w14:textId="77777777" w:rsidR="00802994" w:rsidRPr="00802994" w:rsidRDefault="00802994" w:rsidP="00802994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7AF6B30A" w14:textId="77777777" w:rsidR="00802994" w:rsidRPr="00802994" w:rsidRDefault="00802994" w:rsidP="00802994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653F845C" w14:textId="77777777" w:rsidR="00802994" w:rsidRPr="00802994" w:rsidRDefault="00802994" w:rsidP="00802994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50C5B5D5" w14:textId="77777777" w:rsidR="00802994" w:rsidRPr="00802994" w:rsidRDefault="00802994" w:rsidP="00802994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4BDD823F" w14:textId="77777777" w:rsidR="00802994" w:rsidRPr="00802994" w:rsidRDefault="00802994" w:rsidP="00802994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0BDA8AE0" w14:textId="77777777" w:rsidR="00802994" w:rsidRPr="00802994" w:rsidRDefault="00802994" w:rsidP="00802994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5A0E5AA3" w14:textId="77777777" w:rsidR="00802994" w:rsidRPr="00802994" w:rsidRDefault="00802994" w:rsidP="00802994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73B7FFF2" w14:textId="77777777" w:rsidR="00802994" w:rsidRPr="00802994" w:rsidRDefault="00802994" w:rsidP="00802994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4B748781" w14:textId="77777777" w:rsidR="00802994" w:rsidRDefault="00802994" w:rsidP="00802994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3DCB9663" w14:textId="77777777" w:rsidR="00436C16" w:rsidRPr="00802994" w:rsidRDefault="00436C16" w:rsidP="00802994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507F4371" w14:textId="77777777" w:rsidR="00802994" w:rsidRDefault="00802994" w:rsidP="00802994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52244CCC" w14:textId="77777777" w:rsidR="007C71FE" w:rsidRDefault="007C71FE" w:rsidP="00802994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6CA54DBA" w14:textId="77777777" w:rsidR="007C71FE" w:rsidRDefault="007C71FE" w:rsidP="00802994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54FC52E2" w14:textId="77777777" w:rsidR="007C71FE" w:rsidRPr="00802994" w:rsidRDefault="007C71FE" w:rsidP="00802994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3D4B2F40" w14:textId="77777777" w:rsidR="00802994" w:rsidRPr="00802994" w:rsidRDefault="00802994" w:rsidP="00802994">
      <w:pPr>
        <w:rPr>
          <w:rFonts w:ascii="Times New Roman" w:eastAsia="Calibri" w:hAnsi="Times New Roman" w:cs="Times New Roman"/>
          <w:sz w:val="24"/>
          <w:szCs w:val="24"/>
        </w:rPr>
      </w:pPr>
      <w:r w:rsidRPr="00802994">
        <w:rPr>
          <w:rFonts w:ascii="Times New Roman" w:eastAsia="Calibri" w:hAnsi="Times New Roman" w:cs="Times New Roman"/>
          <w:b/>
          <w:bCs/>
          <w:sz w:val="24"/>
          <w:szCs w:val="24"/>
        </w:rPr>
        <w:lastRenderedPageBreak/>
        <w:t>Table S2:</w:t>
      </w:r>
      <w:r w:rsidRPr="00802994">
        <w:rPr>
          <w:rFonts w:ascii="Times New Roman" w:eastAsia="Calibri" w:hAnsi="Times New Roman" w:cs="Times New Roman"/>
          <w:sz w:val="24"/>
          <w:szCs w:val="24"/>
        </w:rPr>
        <w:t xml:space="preserve"> Catalytic and photocatalytic activities of various catalysts compared with this work.</w:t>
      </w:r>
    </w:p>
    <w:p w14:paraId="086084FE" w14:textId="77777777" w:rsidR="00802994" w:rsidRPr="00802994" w:rsidRDefault="00802994" w:rsidP="00802994">
      <w:pPr>
        <w:numPr>
          <w:ilvl w:val="0"/>
          <w:numId w:val="1"/>
        </w:numPr>
        <w:ind w:left="450"/>
        <w:contextualSpacing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802994">
        <w:rPr>
          <w:rFonts w:ascii="Times New Roman" w:eastAsia="Calibri" w:hAnsi="Times New Roman" w:cs="Times New Roman"/>
          <w:b/>
          <w:bCs/>
          <w:sz w:val="24"/>
          <w:szCs w:val="24"/>
        </w:rPr>
        <w:t>Catalytic</w:t>
      </w:r>
    </w:p>
    <w:tbl>
      <w:tblPr>
        <w:tblStyle w:val="PlainTable21"/>
        <w:bidiVisual/>
        <w:tblW w:w="0" w:type="auto"/>
        <w:tblLook w:val="04A0" w:firstRow="1" w:lastRow="0" w:firstColumn="1" w:lastColumn="0" w:noHBand="0" w:noVBand="1"/>
      </w:tblPr>
      <w:tblGrid>
        <w:gridCol w:w="1290"/>
        <w:gridCol w:w="1786"/>
        <w:gridCol w:w="1293"/>
        <w:gridCol w:w="1041"/>
        <w:gridCol w:w="3428"/>
      </w:tblGrid>
      <w:tr w:rsidR="00802994" w:rsidRPr="00802994" w14:paraId="026523AE" w14:textId="77777777" w:rsidTr="003174F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1" w:type="dxa"/>
          </w:tcPr>
          <w:p w14:paraId="79DAB679" w14:textId="77777777" w:rsidR="00802994" w:rsidRPr="00802994" w:rsidRDefault="00802994" w:rsidP="00802994">
            <w:pPr>
              <w:spacing w:line="240" w:lineRule="auto"/>
              <w:rPr>
                <w:rFonts w:ascii="Times New Roman" w:eastAsia="CharisSIL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Refs</w:t>
            </w:r>
          </w:p>
        </w:tc>
        <w:tc>
          <w:tcPr>
            <w:tcW w:w="1793" w:type="dxa"/>
          </w:tcPr>
          <w:p w14:paraId="5697349F" w14:textId="77777777" w:rsidR="00802994" w:rsidRPr="00802994" w:rsidRDefault="00802994" w:rsidP="00802994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Decomposition</w:t>
            </w:r>
          </w:p>
          <w:p w14:paraId="01CA8A90" w14:textId="77777777" w:rsidR="00802994" w:rsidRPr="00802994" w:rsidRDefault="00802994" w:rsidP="00802994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  <w:lang w:bidi="ar-EG"/>
              </w:rPr>
              <w:t>(%)</w:t>
            </w:r>
          </w:p>
        </w:tc>
        <w:tc>
          <w:tcPr>
            <w:tcW w:w="1362" w:type="dxa"/>
          </w:tcPr>
          <w:p w14:paraId="52325EC6" w14:textId="77777777" w:rsidR="00802994" w:rsidRPr="00802994" w:rsidRDefault="00802994" w:rsidP="00802994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Time</w:t>
            </w:r>
          </w:p>
          <w:p w14:paraId="716AAF11" w14:textId="77777777" w:rsidR="00802994" w:rsidRPr="00802994" w:rsidRDefault="00802994" w:rsidP="00802994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  <w:lang w:bidi="ar-EG"/>
              </w:rPr>
              <w:t>(min)</w:t>
            </w:r>
          </w:p>
        </w:tc>
        <w:tc>
          <w:tcPr>
            <w:tcW w:w="1058" w:type="dxa"/>
          </w:tcPr>
          <w:p w14:paraId="24CB078E" w14:textId="77777777" w:rsidR="00802994" w:rsidRPr="00802994" w:rsidRDefault="00802994" w:rsidP="00802994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Target</w:t>
            </w:r>
          </w:p>
        </w:tc>
        <w:tc>
          <w:tcPr>
            <w:tcW w:w="3615" w:type="dxa"/>
          </w:tcPr>
          <w:p w14:paraId="1BED871D" w14:textId="77777777" w:rsidR="00802994" w:rsidRPr="00802994" w:rsidRDefault="00802994" w:rsidP="00802994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Catalyst</w:t>
            </w:r>
          </w:p>
        </w:tc>
      </w:tr>
      <w:tr w:rsidR="00802994" w:rsidRPr="00802994" w14:paraId="1B771019" w14:textId="77777777" w:rsidTr="003174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1" w:type="dxa"/>
          </w:tcPr>
          <w:p w14:paraId="7D1669E7" w14:textId="77777777" w:rsidR="00802994" w:rsidRPr="00802994" w:rsidRDefault="00802994" w:rsidP="00802994">
            <w:pPr>
              <w:spacing w:line="240" w:lineRule="auto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fldChar w:fldCharType="begin"/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instrText xml:space="preserve"> ADDIN EN.CITE &lt;EndNote&gt;&lt;Cite&gt;&lt;Author&gt;Fu&lt;/Author&gt;&lt;Year&gt;2017&lt;/Year&gt;&lt;RecNum&gt;86&lt;/RecNum&gt;&lt;DisplayText&gt;[1]&lt;/DisplayText&gt;&lt;record&gt;&lt;rec-number&gt;86&lt;/rec-number&gt;&lt;foreign-keys&gt;&lt;key app="EN" db-id="0pd0px2dp9ex05erev3xtxxusadtxvpsvwx0" timestamp="1716979288"&gt;86&lt;/key&gt;&lt;/foreign-keys&gt;&lt;ref-type name="Journal Article"&gt;17&lt;/ref-type&gt;&lt;contributors&gt;&lt;authors&gt;&lt;author&gt;Fu, Yongsheng&lt;/author&gt;&lt;author&gt;Huang, Ting&lt;/author&gt;&lt;author&gt;Jia, Bingquan&lt;/author&gt;&lt;author&gt;Zhu, Junwu&lt;/author&gt;&lt;author&gt;Wang, Xin %J Applied Catalysis B: Environmental&lt;/author&gt;&lt;/authors&gt;&lt;/contributors&gt;&lt;titles&gt;&lt;title&gt;Reduction of nitrophenols to aminophenols under concerted catalysis by Au/g-C3N4 contact system&lt;/title&gt;&lt;/titles&gt;&lt;pages&gt;430-437&lt;/pages&gt;&lt;volume&gt;202&lt;/volume&gt;&lt;dates&gt;&lt;year&gt;2017&lt;/year&gt;&lt;/dates&gt;&lt;isbn&gt;0926-3373&lt;/isbn&gt;&lt;urls&gt;&lt;/urls&gt;&lt;/record&gt;&lt;/Cite&gt;&lt;/EndNote&gt;</w:instrTex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fldChar w:fldCharType="separate"/>
            </w:r>
            <w:r w:rsidRPr="00802994">
              <w:rPr>
                <w:rFonts w:ascii="Times New Roman" w:eastAsia="CharisSIL" w:hAnsi="Times New Roman" w:cs="Times New Roman"/>
                <w:noProof/>
                <w:sz w:val="24"/>
                <w:szCs w:val="24"/>
              </w:rPr>
              <w:t>[1]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793" w:type="dxa"/>
          </w:tcPr>
          <w:p w14:paraId="5FE9BCC1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362" w:type="dxa"/>
          </w:tcPr>
          <w:p w14:paraId="24FB1002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058" w:type="dxa"/>
          </w:tcPr>
          <w:p w14:paraId="4EA1D2AD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  <w:lang w:bidi="ar-EG"/>
              </w:rPr>
              <w:t>NP</w:t>
            </w:r>
          </w:p>
        </w:tc>
        <w:tc>
          <w:tcPr>
            <w:tcW w:w="3615" w:type="dxa"/>
          </w:tcPr>
          <w:p w14:paraId="311C084C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6%Au/g-C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3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N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</w:tr>
      <w:tr w:rsidR="00802994" w:rsidRPr="00802994" w14:paraId="3B883475" w14:textId="77777777" w:rsidTr="003174F4">
        <w:trPr>
          <w:trHeight w:val="4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1" w:type="dxa"/>
          </w:tcPr>
          <w:p w14:paraId="41B1434F" w14:textId="77777777" w:rsidR="00802994" w:rsidRPr="00802994" w:rsidRDefault="00802994" w:rsidP="00802994">
            <w:pPr>
              <w:spacing w:line="240" w:lineRule="auto"/>
              <w:rPr>
                <w:rFonts w:ascii="Times New Roman" w:eastAsia="CharisSIL" w:hAnsi="Times New Roman" w:cs="Times New Roman"/>
                <w:sz w:val="24"/>
                <w:szCs w:val="24"/>
                <w:rtl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fldChar w:fldCharType="begin"/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instrText xml:space="preserve"> ADDIN EN.CITE &lt;EndNote&gt;&lt;Cite&gt;&lt;Author&gt;Zhao&lt;/Author&gt;&lt;Year&gt;2015&lt;/Year&gt;&lt;RecNum&gt;87&lt;/RecNum&gt;&lt;DisplayText&gt;[2]&lt;/DisplayText&gt;&lt;record&gt;&lt;rec-number&gt;87&lt;/rec-number&gt;&lt;foreign-keys&gt;&lt;key app="EN" db-id="0pd0px2dp9ex05erev3xtxxusadtxvpsvwx0" timestamp="1716979359"&gt;87&lt;/key&gt;&lt;/foreign-keys&gt;&lt;ref-type name="Journal Article"&gt;17&lt;/ref-type&gt;&lt;contributors&gt;&lt;authors&gt;&lt;author&gt;Zhao, XH&lt;/author&gt;&lt;author&gt;Li, Q&lt;/author&gt;&lt;author&gt;Ma, XM&lt;/author&gt;&lt;author&gt;Xiong, Z&lt;/author&gt;&lt;author&gt;Quan, FY&lt;/author&gt;&lt;author&gt;Xia, YZ %J RSC advances&lt;/author&gt;&lt;/authors&gt;&lt;/contributors&gt;&lt;titles&gt;&lt;title&gt;Alginate fibers embedded with silver nanoparticles as efficient catalysts for reduction of 4-nitrophenol&lt;/title&gt;&lt;/titles&gt;&lt;pages&gt;49534-49540&lt;/pages&gt;&lt;volume&gt;5&lt;/volume&gt;&lt;number&gt;61&lt;/number&gt;&lt;dates&gt;&lt;year&gt;2015&lt;/year&gt;&lt;/dates&gt;&lt;urls&gt;&lt;/urls&gt;&lt;/record&gt;&lt;/Cite&gt;&lt;/EndNote&gt;</w:instrTex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fldChar w:fldCharType="separate"/>
            </w:r>
            <w:r w:rsidRPr="00802994">
              <w:rPr>
                <w:rFonts w:ascii="Times New Roman" w:eastAsia="CharisSIL" w:hAnsi="Times New Roman" w:cs="Times New Roman"/>
                <w:noProof/>
                <w:sz w:val="24"/>
                <w:szCs w:val="24"/>
              </w:rPr>
              <w:t>[2]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793" w:type="dxa"/>
          </w:tcPr>
          <w:p w14:paraId="486FF854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362" w:type="dxa"/>
          </w:tcPr>
          <w:p w14:paraId="0A968510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058" w:type="dxa"/>
          </w:tcPr>
          <w:p w14:paraId="4B7B626C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  <w:rtl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  <w:lang w:bidi="ar-EG"/>
              </w:rPr>
              <w:t>NP</w:t>
            </w:r>
          </w:p>
        </w:tc>
        <w:tc>
          <w:tcPr>
            <w:tcW w:w="3615" w:type="dxa"/>
          </w:tcPr>
          <w:p w14:paraId="577B9822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  <w:lang w:bidi="ar-EG"/>
              </w:rPr>
              <w:t>4.35%Alginate/Ag</w:t>
            </w:r>
          </w:p>
        </w:tc>
      </w:tr>
      <w:tr w:rsidR="00802994" w:rsidRPr="00802994" w14:paraId="7A8F6C98" w14:textId="77777777" w:rsidTr="003174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1" w:type="dxa"/>
          </w:tcPr>
          <w:p w14:paraId="735139C1" w14:textId="77777777" w:rsidR="00802994" w:rsidRPr="00802994" w:rsidRDefault="00802994" w:rsidP="00802994">
            <w:pPr>
              <w:spacing w:line="240" w:lineRule="auto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fldChar w:fldCharType="begin"/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instrText xml:space="preserve"> ADDIN EN.CITE &lt;EndNote&gt;&lt;Cite&gt;&lt;Author&gt;Maged&lt;/Author&gt;&lt;Year&gt;2023&lt;/Year&gt;&lt;RecNum&gt;2342&lt;/RecNum&gt;&lt;DisplayText&gt;[3]&lt;/DisplayText&gt;&lt;record&gt;&lt;rec-number&gt;2342&lt;/rec-number&gt;&lt;foreign-keys&gt;&lt;key app="EN" db-id="50wxdpzd9vd5r7e9t5b595djrfpttrxw9avp" timestamp="1731007544"&gt;2342&lt;/key&gt;&lt;/foreign-keys&gt;&lt;ref-type name="Journal Article"&gt;17&lt;/ref-type&gt;&lt;contributors&gt;&lt;authors&gt;&lt;author&gt;Maged, Sandy&lt;/author&gt;&lt;author&gt;El-Borady, Ola M.&lt;/author&gt;&lt;author&gt;El-Hosainy, Hamza&lt;/author&gt;&lt;author&gt;El-Kemary, Maged&lt;/author&gt;&lt;/authors&gt;&lt;/contributors&gt;&lt;titles&gt;&lt;title&gt;Efficient photocatalytic reduction of p-nitrophenol under visible light irradiation based on Ag NPs loaded brown 2D g-C3N4 / g-C3N4 QDs nanocomposite&lt;/title&gt;&lt;secondary-title&gt;Environmental Science and Pollution Research&lt;/secondary-title&gt;&lt;/titles&gt;&lt;periodical&gt;&lt;full-title&gt;Environmental Science and Pollution Research&lt;/full-title&gt;&lt;/periodical&gt;&lt;pages&gt;117909-117922&lt;/pages&gt;&lt;volume&gt;30&lt;/volume&gt;&lt;number&gt;55&lt;/number&gt;&lt;dates&gt;&lt;year&gt;2023&lt;/year&gt;&lt;pub-dates&gt;&lt;date&gt;2023/11/01&lt;/date&gt;&lt;/pub-dates&gt;&lt;/dates&gt;&lt;isbn&gt;1614-7499&lt;/isbn&gt;&lt;urls&gt;&lt;related-urls&gt;&lt;url&gt;https://doi.org/10.1007/s11356-023-30010-z&lt;/url&gt;&lt;/related-urls&gt;&lt;/urls&gt;&lt;electronic-resource-num&gt;10.1007/s11356-023-30010-z&lt;/electronic-resource-num&gt;&lt;/record&gt;&lt;/Cite&gt;&lt;/EndNote&gt;</w:instrTex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fldChar w:fldCharType="separate"/>
            </w:r>
            <w:r w:rsidRPr="00802994">
              <w:rPr>
                <w:rFonts w:ascii="Times New Roman" w:eastAsia="CharisSIL" w:hAnsi="Times New Roman" w:cs="Times New Roman"/>
                <w:noProof/>
                <w:sz w:val="24"/>
                <w:szCs w:val="24"/>
              </w:rPr>
              <w:t>[3]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793" w:type="dxa"/>
          </w:tcPr>
          <w:p w14:paraId="0E21855F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362" w:type="dxa"/>
          </w:tcPr>
          <w:p w14:paraId="3706427D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1058" w:type="dxa"/>
          </w:tcPr>
          <w:p w14:paraId="06317900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  <w:lang w:bidi="ar-EG"/>
              </w:rPr>
              <w:t>NP</w:t>
            </w:r>
          </w:p>
        </w:tc>
        <w:tc>
          <w:tcPr>
            <w:tcW w:w="3615" w:type="dxa"/>
          </w:tcPr>
          <w:p w14:paraId="32FBA255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  <w:lang w:bidi="ar-EG"/>
              </w:rPr>
              <w:t>Ag/ g-C3N4 2D / g-C3N4 QDs</w:t>
            </w:r>
          </w:p>
        </w:tc>
      </w:tr>
      <w:tr w:rsidR="00802994" w:rsidRPr="00802994" w14:paraId="65C0D32E" w14:textId="77777777" w:rsidTr="003174F4">
        <w:trPr>
          <w:trHeight w:val="3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1" w:type="dxa"/>
          </w:tcPr>
          <w:p w14:paraId="6B45FBA0" w14:textId="77777777" w:rsidR="00802994" w:rsidRPr="00802994" w:rsidRDefault="00802994" w:rsidP="00802994">
            <w:pPr>
              <w:spacing w:line="240" w:lineRule="auto"/>
              <w:rPr>
                <w:rFonts w:ascii="Times New Roman" w:eastAsia="CharisSIL" w:hAnsi="Times New Roman" w:cs="Times New Roman"/>
                <w:sz w:val="24"/>
                <w:szCs w:val="24"/>
                <w:rtl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fldChar w:fldCharType="begin"/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instrText xml:space="preserve"> ADDIN EN.CITE &lt;EndNote&gt;&lt;Cite&gt;&lt;Author&gt;El-Sheshtawy&lt;/Author&gt;&lt;Year&gt;2019&lt;/Year&gt;&lt;RecNum&gt;88&lt;/RecNum&gt;&lt;DisplayText&gt;[4]&lt;/DisplayText&gt;&lt;record&gt;&lt;rec-number&gt;88&lt;/rec-number&gt;&lt;foreign-keys&gt;&lt;key app="EN" db-id="0pd0px2dp9ex05erev3xtxxusadtxvpsvwx0" timestamp="1716979442"&gt;88&lt;/key&gt;&lt;/foreign-keys&gt;&lt;ref-type name="Journal Article"&gt;17&lt;/ref-type&gt;&lt;contributors&gt;&lt;authors&gt;&lt;author&gt;El-Sheshtawy, Hamdy S&lt;/author&gt;&lt;author&gt;El-Hosainy, Hamza M&lt;/author&gt;&lt;author&gt;Shoueir, Kamel R&lt;/author&gt;&lt;author&gt;El-Mehasseb, Ibrahim M&lt;/author&gt;&lt;author&gt;El-Kemary, Maged %J Applied Surface Science&lt;/author&gt;&lt;/authors&gt;&lt;/contributors&gt;&lt;titles&gt;&lt;title&gt;Facile immobilization of Ag nanoparticles on g-C3N4/V2O5 surface for enhancement of post-illumination, catalytic, and photocatalytic activity removal of organic and inorganic pollutants&lt;/title&gt;&lt;/titles&gt;&lt;pages&gt;268-276&lt;/pages&gt;&lt;volume&gt;467&lt;/volume&gt;&lt;dates&gt;&lt;year&gt;2019&lt;/year&gt;&lt;/dates&gt;&lt;isbn&gt;0169-4332&lt;/isbn&gt;&lt;urls&gt;&lt;/urls&gt;&lt;/record&gt;&lt;/Cite&gt;&lt;/EndNote&gt;</w:instrTex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fldChar w:fldCharType="separate"/>
            </w:r>
            <w:r w:rsidRPr="00802994">
              <w:rPr>
                <w:rFonts w:ascii="Times New Roman" w:eastAsia="CharisSIL" w:hAnsi="Times New Roman" w:cs="Times New Roman"/>
                <w:noProof/>
                <w:sz w:val="24"/>
                <w:szCs w:val="24"/>
              </w:rPr>
              <w:t>[4]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793" w:type="dxa"/>
          </w:tcPr>
          <w:p w14:paraId="76D3256E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  <w:rtl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362" w:type="dxa"/>
          </w:tcPr>
          <w:p w14:paraId="1D4FD3FD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1058" w:type="dxa"/>
          </w:tcPr>
          <w:p w14:paraId="1A846176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  <w:rtl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NP</w:t>
            </w:r>
          </w:p>
        </w:tc>
        <w:tc>
          <w:tcPr>
            <w:tcW w:w="3615" w:type="dxa"/>
          </w:tcPr>
          <w:p w14:paraId="639BA975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1.5%Ag/g-C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3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N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4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/V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2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O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5</w:t>
            </w:r>
          </w:p>
        </w:tc>
      </w:tr>
      <w:tr w:rsidR="00802994" w:rsidRPr="00802994" w14:paraId="6524983E" w14:textId="77777777" w:rsidTr="003174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1" w:type="dxa"/>
          </w:tcPr>
          <w:p w14:paraId="31727835" w14:textId="77777777" w:rsidR="00802994" w:rsidRPr="00802994" w:rsidRDefault="00802994" w:rsidP="00802994">
            <w:pPr>
              <w:spacing w:line="240" w:lineRule="auto"/>
              <w:rPr>
                <w:rFonts w:ascii="Times New Roman" w:eastAsia="CharisSIL" w:hAnsi="Times New Roman" w:cs="Times New Roman"/>
                <w:sz w:val="24"/>
                <w:szCs w:val="24"/>
                <w:rtl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This work</w:t>
            </w:r>
          </w:p>
        </w:tc>
        <w:tc>
          <w:tcPr>
            <w:tcW w:w="1793" w:type="dxa"/>
          </w:tcPr>
          <w:p w14:paraId="0F7A63B2" w14:textId="77777777" w:rsidR="00802994" w:rsidRPr="00802994" w:rsidRDefault="00802994" w:rsidP="0080299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95.6</w:t>
            </w:r>
          </w:p>
        </w:tc>
        <w:tc>
          <w:tcPr>
            <w:tcW w:w="1362" w:type="dxa"/>
          </w:tcPr>
          <w:p w14:paraId="654F605B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1058" w:type="dxa"/>
          </w:tcPr>
          <w:p w14:paraId="313061D8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NP</w:t>
            </w:r>
          </w:p>
        </w:tc>
        <w:tc>
          <w:tcPr>
            <w:tcW w:w="3615" w:type="dxa"/>
          </w:tcPr>
          <w:p w14:paraId="28266CB1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  <w:rtl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2%Ag/TiO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2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/g-C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3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N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</w:tr>
    </w:tbl>
    <w:p w14:paraId="47F1697A" w14:textId="77777777" w:rsidR="00802994" w:rsidRPr="00802994" w:rsidRDefault="00802994" w:rsidP="00802994">
      <w:pPr>
        <w:ind w:left="180"/>
        <w:rPr>
          <w:rFonts w:ascii="Calibri" w:eastAsia="Calibri" w:hAnsi="Calibri" w:cs="Arial"/>
        </w:rPr>
      </w:pPr>
    </w:p>
    <w:p w14:paraId="136836D4" w14:textId="77777777" w:rsidR="00802994" w:rsidRPr="00802994" w:rsidRDefault="00802994" w:rsidP="00802994">
      <w:pPr>
        <w:numPr>
          <w:ilvl w:val="0"/>
          <w:numId w:val="1"/>
        </w:numPr>
        <w:ind w:left="540" w:hanging="270"/>
        <w:contextualSpacing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802994">
        <w:rPr>
          <w:rFonts w:ascii="Times New Roman" w:eastAsia="Calibri" w:hAnsi="Times New Roman" w:cs="Times New Roman"/>
          <w:b/>
          <w:bCs/>
          <w:sz w:val="24"/>
          <w:szCs w:val="24"/>
        </w:rPr>
        <w:t>Photocatalytic</w:t>
      </w:r>
    </w:p>
    <w:tbl>
      <w:tblPr>
        <w:tblStyle w:val="PlainTable21"/>
        <w:bidiVisual/>
        <w:tblW w:w="0" w:type="auto"/>
        <w:tblLook w:val="04A0" w:firstRow="1" w:lastRow="0" w:firstColumn="1" w:lastColumn="0" w:noHBand="0" w:noVBand="1"/>
      </w:tblPr>
      <w:tblGrid>
        <w:gridCol w:w="1983"/>
        <w:gridCol w:w="1861"/>
        <w:gridCol w:w="1414"/>
        <w:gridCol w:w="1151"/>
        <w:gridCol w:w="2429"/>
      </w:tblGrid>
      <w:tr w:rsidR="00802994" w:rsidRPr="00802994" w14:paraId="1F778973" w14:textId="77777777" w:rsidTr="003174F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0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89" w:type="dxa"/>
          </w:tcPr>
          <w:p w14:paraId="200C1DC3" w14:textId="77777777" w:rsidR="00802994" w:rsidRPr="00802994" w:rsidRDefault="00802994" w:rsidP="00802994">
            <w:pPr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Refs</w:t>
            </w:r>
          </w:p>
        </w:tc>
        <w:tc>
          <w:tcPr>
            <w:tcW w:w="1872" w:type="dxa"/>
          </w:tcPr>
          <w:p w14:paraId="0BDE84E7" w14:textId="77777777" w:rsidR="00802994" w:rsidRPr="00802994" w:rsidRDefault="00802994" w:rsidP="00802994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Decomposition (%)</w:t>
            </w:r>
          </w:p>
        </w:tc>
        <w:tc>
          <w:tcPr>
            <w:tcW w:w="1468" w:type="dxa"/>
          </w:tcPr>
          <w:p w14:paraId="729D5B32" w14:textId="77777777" w:rsidR="00802994" w:rsidRPr="00802994" w:rsidRDefault="00802994" w:rsidP="00802994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Time       (min)</w:t>
            </w:r>
          </w:p>
        </w:tc>
        <w:tc>
          <w:tcPr>
            <w:tcW w:w="1171" w:type="dxa"/>
          </w:tcPr>
          <w:p w14:paraId="19C07FBB" w14:textId="77777777" w:rsidR="00802994" w:rsidRPr="00802994" w:rsidRDefault="00802994" w:rsidP="00802994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Target</w:t>
            </w:r>
          </w:p>
        </w:tc>
        <w:tc>
          <w:tcPr>
            <w:tcW w:w="2482" w:type="dxa"/>
          </w:tcPr>
          <w:p w14:paraId="08F0F870" w14:textId="77777777" w:rsidR="00802994" w:rsidRPr="00802994" w:rsidRDefault="00802994" w:rsidP="00802994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Catalyst</w:t>
            </w:r>
          </w:p>
        </w:tc>
      </w:tr>
      <w:tr w:rsidR="00802994" w:rsidRPr="00802994" w14:paraId="181D4A43" w14:textId="77777777" w:rsidTr="003174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89" w:type="dxa"/>
          </w:tcPr>
          <w:p w14:paraId="47E0D36C" w14:textId="77777777" w:rsidR="00802994" w:rsidRPr="00802994" w:rsidRDefault="00802994" w:rsidP="00802994">
            <w:pPr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fldChar w:fldCharType="begin"/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instrText xml:space="preserve"> ADDIN EN.CITE &lt;EndNote&gt;&lt;Cite&gt;&lt;Author&gt;Fu&lt;/Author&gt;&lt;Year&gt;2017&lt;/Year&gt;&lt;RecNum&gt;89&lt;/RecNum&gt;&lt;DisplayText&gt;[1]&lt;/DisplayText&gt;&lt;record&gt;&lt;rec-number&gt;89&lt;/rec-number&gt;&lt;foreign-keys&gt;&lt;key app="EN" db-id="0pd0px2dp9ex05erev3xtxxusadtxvpsvwx0" timestamp="1717056998"&gt;89&lt;/key&gt;&lt;/foreign-keys&gt;&lt;ref-type name="Journal Article"&gt;17&lt;/ref-type&gt;&lt;contributors&gt;&lt;authors&gt;&lt;author&gt;Fu, Yongsheng&lt;/author&gt;&lt;author&gt;Huang, Ting&lt;/author&gt;&lt;author&gt;Jia, Bingquan&lt;/author&gt;&lt;author&gt;Zhu, Junwu&lt;/author&gt;&lt;author&gt;Wang, Xin %J Applied Catalysis B: Environmental&lt;/author&gt;&lt;/authors&gt;&lt;/contributors&gt;&lt;titles&gt;&lt;title&gt;Reduction of nitrophenols to aminophenols under concerted catalysis by Au/g-C3N4 contact system&lt;/title&gt;&lt;/titles&gt;&lt;pages&gt;430-437&lt;/pages&gt;&lt;volume&gt;202&lt;/volume&gt;&lt;dates&gt;&lt;year&gt;2017&lt;/year&gt;&lt;/dates&gt;&lt;isbn&gt;0926-3373&lt;/isbn&gt;&lt;urls&gt;&lt;/urls&gt;&lt;/record&gt;&lt;/Cite&gt;&lt;/EndNote&gt;</w:instrTex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fldChar w:fldCharType="separate"/>
            </w:r>
            <w:r w:rsidRPr="00802994">
              <w:rPr>
                <w:rFonts w:ascii="Times New Roman" w:eastAsia="Calibri" w:hAnsi="Times New Roman" w:cs="Times New Roman"/>
                <w:noProof/>
                <w:sz w:val="24"/>
                <w:szCs w:val="24"/>
                <w:lang w:bidi="ar-EG"/>
              </w:rPr>
              <w:t>[1]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fldChar w:fldCharType="end"/>
            </w:r>
          </w:p>
        </w:tc>
        <w:tc>
          <w:tcPr>
            <w:tcW w:w="1872" w:type="dxa"/>
          </w:tcPr>
          <w:p w14:paraId="171BBD7D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100</w:t>
            </w:r>
          </w:p>
        </w:tc>
        <w:tc>
          <w:tcPr>
            <w:tcW w:w="1468" w:type="dxa"/>
          </w:tcPr>
          <w:p w14:paraId="1E41236D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8</w:t>
            </w:r>
          </w:p>
        </w:tc>
        <w:tc>
          <w:tcPr>
            <w:tcW w:w="1171" w:type="dxa"/>
          </w:tcPr>
          <w:p w14:paraId="43F8DD38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NP</w:t>
            </w:r>
          </w:p>
        </w:tc>
        <w:tc>
          <w:tcPr>
            <w:tcW w:w="2482" w:type="dxa"/>
          </w:tcPr>
          <w:p w14:paraId="3D4B9844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6%Au/g-C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  <w:lang w:bidi="ar-EG"/>
              </w:rPr>
              <w:t>3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N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  <w:lang w:bidi="ar-EG"/>
              </w:rPr>
              <w:t>4</w:t>
            </w:r>
          </w:p>
        </w:tc>
      </w:tr>
      <w:tr w:rsidR="00802994" w:rsidRPr="00802994" w14:paraId="284FC7BB" w14:textId="77777777" w:rsidTr="003174F4">
        <w:trPr>
          <w:trHeight w:val="4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89" w:type="dxa"/>
          </w:tcPr>
          <w:p w14:paraId="36B6B2D9" w14:textId="77777777" w:rsidR="00802994" w:rsidRPr="00802994" w:rsidRDefault="00802994" w:rsidP="00802994">
            <w:pPr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fldChar w:fldCharType="begin"/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instrText xml:space="preserve"> ADDIN EN.CITE &lt;EndNote&gt;&lt;Cite&gt;&lt;Author&gt;Yang&lt;/Author&gt;&lt;Year&gt;2013&lt;/Year&gt;&lt;RecNum&gt;90&lt;/RecNum&gt;&lt;DisplayText&gt;[5]&lt;/DisplayText&gt;&lt;record&gt;&lt;rec-number&gt;90&lt;/rec-number&gt;&lt;foreign-keys&gt;&lt;key app="EN" db-id="0pd0px2dp9ex05erev3xtxxusadtxvpsvwx0" timestamp="1717057130"&gt;90&lt;/key&gt;&lt;/foreign-keys&gt;&lt;ref-type name="Journal Article"&gt;17&lt;/ref-type&gt;&lt;contributors&gt;&lt;authors&gt;&lt;author&gt;Yang, Yuxin&lt;/author&gt;&lt;author&gt;Guo, Yingna&lt;/author&gt;&lt;author&gt;Liu, Fangyuan&lt;/author&gt;&lt;author&gt;Yuan, Xing&lt;/author&gt;&lt;author&gt;Guo, Yihang&lt;/author&gt;&lt;author&gt;Zhang, Shengqu&lt;/author&gt;&lt;author&gt;Guo, Wan&lt;/author&gt;&lt;author&gt;Huo, Mingxin %J Applied Catalysis B: Environmental&lt;/author&gt;&lt;/authors&gt;&lt;/contributors&gt;&lt;titles&gt;&lt;title&gt;Preparation and enhanced visible-light photocatalytic activity of silver deposited graphitic carbon nitride plasmonic photocatalyst&lt;/title&gt;&lt;/titles&gt;&lt;pages&gt;828-837&lt;/pages&gt;&lt;volume&gt;142&lt;/volume&gt;&lt;dates&gt;&lt;year&gt;2013&lt;/year&gt;&lt;/dates&gt;&lt;isbn&gt;0926-3373&lt;/isbn&gt;&lt;urls&gt;&lt;/urls&gt;&lt;/record&gt;&lt;/Cite&gt;&lt;/EndNote&gt;</w:instrTex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fldChar w:fldCharType="separate"/>
            </w:r>
            <w:r w:rsidRPr="00802994">
              <w:rPr>
                <w:rFonts w:ascii="Times New Roman" w:eastAsia="Calibri" w:hAnsi="Times New Roman" w:cs="Times New Roman"/>
                <w:noProof/>
                <w:sz w:val="24"/>
                <w:szCs w:val="24"/>
                <w:lang w:bidi="ar-EG"/>
              </w:rPr>
              <w:t>[5]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fldChar w:fldCharType="end"/>
            </w:r>
          </w:p>
        </w:tc>
        <w:tc>
          <w:tcPr>
            <w:tcW w:w="1872" w:type="dxa"/>
          </w:tcPr>
          <w:p w14:paraId="19F805C0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98</w:t>
            </w:r>
          </w:p>
        </w:tc>
        <w:tc>
          <w:tcPr>
            <w:tcW w:w="1468" w:type="dxa"/>
          </w:tcPr>
          <w:p w14:paraId="5B016533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120</w:t>
            </w:r>
          </w:p>
        </w:tc>
        <w:tc>
          <w:tcPr>
            <w:tcW w:w="1171" w:type="dxa"/>
          </w:tcPr>
          <w:p w14:paraId="5F94362F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NP</w:t>
            </w:r>
          </w:p>
        </w:tc>
        <w:tc>
          <w:tcPr>
            <w:tcW w:w="2482" w:type="dxa"/>
          </w:tcPr>
          <w:p w14:paraId="53EF8F0D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5%Ag/g-C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  <w:lang w:bidi="ar-EG"/>
              </w:rPr>
              <w:t>3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N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  <w:lang w:bidi="ar-EG"/>
              </w:rPr>
              <w:t>4</w:t>
            </w:r>
          </w:p>
        </w:tc>
      </w:tr>
      <w:tr w:rsidR="00802994" w:rsidRPr="00802994" w14:paraId="14E78E26" w14:textId="77777777" w:rsidTr="003174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89" w:type="dxa"/>
          </w:tcPr>
          <w:p w14:paraId="17AE1AE4" w14:textId="77777777" w:rsidR="00802994" w:rsidRPr="00802994" w:rsidRDefault="00802994" w:rsidP="00802994">
            <w:pPr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fldChar w:fldCharType="begin"/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instrText xml:space="preserve"> ADDIN EN.CITE &lt;EndNote&gt;&lt;Cite&gt;&lt;Author&gt;El-Sheshtawy&lt;/Author&gt;&lt;Year&gt;2019&lt;/Year&gt;&lt;RecNum&gt;91&lt;/RecNum&gt;&lt;DisplayText&gt;[4]&lt;/DisplayText&gt;&lt;record&gt;&lt;rec-number&gt;91&lt;/rec-number&gt;&lt;foreign-keys&gt;&lt;key app="EN" db-id="0pd0px2dp9ex05erev3xtxxusadtxvpsvwx0" timestamp="1717057199"&gt;91&lt;/key&gt;&lt;/foreign-keys&gt;&lt;ref-type name="Journal Article"&gt;17&lt;/ref-type&gt;&lt;contributors&gt;&lt;authors&gt;&lt;author&gt;El-Sheshtawy, Hamdy S&lt;/author&gt;&lt;author&gt;El-Hosainy, Hamza M&lt;/author&gt;&lt;author&gt;Shoueir, Kamel R&lt;/author&gt;&lt;author&gt;El-Mehasseb, Ibrahim M&lt;/author&gt;&lt;author&gt;El-Kemary, Maged %J Applied Surface Science&lt;/author&gt;&lt;/authors&gt;&lt;/contributors&gt;&lt;titles&gt;&lt;title&gt;Facile immobilization of Ag nanoparticles on g-C3N4/V2O5 surface for enhancement of post-illumination, catalytic, and photocatalytic activity removal of organic and inorganic pollutants&lt;/title&gt;&lt;/titles&gt;&lt;pages&gt;268-276&lt;/pages&gt;&lt;volume&gt;467&lt;/volume&gt;&lt;dates&gt;&lt;year&gt;2019&lt;/year&gt;&lt;/dates&gt;&lt;isbn&gt;0169-4332&lt;/isbn&gt;&lt;urls&gt;&lt;/urls&gt;&lt;/record&gt;&lt;/Cite&gt;&lt;/EndNote&gt;</w:instrTex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fldChar w:fldCharType="separate"/>
            </w:r>
            <w:r w:rsidRPr="00802994">
              <w:rPr>
                <w:rFonts w:ascii="Times New Roman" w:eastAsia="Calibri" w:hAnsi="Times New Roman" w:cs="Times New Roman"/>
                <w:noProof/>
                <w:sz w:val="24"/>
                <w:szCs w:val="24"/>
                <w:lang w:bidi="ar-EG"/>
              </w:rPr>
              <w:t>[4]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fldChar w:fldCharType="end"/>
            </w:r>
          </w:p>
        </w:tc>
        <w:tc>
          <w:tcPr>
            <w:tcW w:w="1872" w:type="dxa"/>
          </w:tcPr>
          <w:p w14:paraId="0D4A5B06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100</w:t>
            </w:r>
          </w:p>
        </w:tc>
        <w:tc>
          <w:tcPr>
            <w:tcW w:w="1468" w:type="dxa"/>
          </w:tcPr>
          <w:p w14:paraId="78929F83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8</w:t>
            </w:r>
          </w:p>
        </w:tc>
        <w:tc>
          <w:tcPr>
            <w:tcW w:w="1171" w:type="dxa"/>
          </w:tcPr>
          <w:p w14:paraId="2BFE567B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NP</w:t>
            </w:r>
          </w:p>
        </w:tc>
        <w:tc>
          <w:tcPr>
            <w:tcW w:w="2482" w:type="dxa"/>
          </w:tcPr>
          <w:p w14:paraId="57488A1E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1.5 Ag/g-C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3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N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4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/V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2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O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  <w:vertAlign w:val="subscript"/>
              </w:rPr>
              <w:t>5</w:t>
            </w:r>
          </w:p>
        </w:tc>
      </w:tr>
      <w:tr w:rsidR="00802994" w:rsidRPr="00802994" w14:paraId="1EA0468C" w14:textId="77777777" w:rsidTr="003174F4">
        <w:trPr>
          <w:trHeight w:val="4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89" w:type="dxa"/>
          </w:tcPr>
          <w:p w14:paraId="1244F4D7" w14:textId="77777777" w:rsidR="00802994" w:rsidRPr="00802994" w:rsidRDefault="00802994" w:rsidP="00802994">
            <w:pPr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fldChar w:fldCharType="begin"/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instrText xml:space="preserve"> ADDIN EN.CITE &lt;EndNote&gt;&lt;Cite&gt;&lt;Author&gt;Ibrahim&lt;/Author&gt;&lt;Year&gt;2019&lt;/Year&gt;&lt;RecNum&gt;92&lt;/RecNum&gt;&lt;DisplayText&gt;[6]&lt;/DisplayText&gt;&lt;record&gt;&lt;rec-number&gt;92&lt;/rec-number&gt;&lt;foreign-keys&gt;&lt;key app="EN" db-id="0pd0px2dp9ex05erev3xtxxusadtxvpsvwx0" timestamp="1717057276"&gt;92&lt;/key&gt;&lt;/foreign-keys&gt;&lt;ref-type name="Journal Article"&gt;17&lt;/ref-type&gt;&lt;contributors&gt;&lt;authors&gt;&lt;author&gt;Ibrahim, Islam&lt;/author&gt;&lt;author&gt;Athanasekou, Chrysoula&lt;/author&gt;&lt;author&gt;Manolis, Georgios&lt;/author&gt;&lt;author&gt;Kaltzoglou, Andreas&lt;/author&gt;&lt;author&gt;Nasikas, Nektarios K&lt;/author&gt;&lt;author&gt;Katsaros, Fotios&lt;/author&gt;&lt;author&gt;Devlin, Eamonn&lt;/author&gt;&lt;author&gt;Kontos, Athanassios G&lt;/author&gt;&lt;author&gt;Falaras, Polycarpos %J Journal of hazardous materials&lt;/author&gt;&lt;/authors&gt;&lt;/contributors&gt;&lt;titles&gt;&lt;title&gt;Photocatalysis as an advanced reduction process (ARP): The reduction of 4-nitrophenol using titania nanotubes-ferrite nanocomposites&lt;/title&gt;&lt;/titles&gt;&lt;pages&gt;37-44&lt;/pages&gt;&lt;volume&gt;372&lt;/volume&gt;&lt;dates&gt;&lt;year&gt;2019&lt;/year&gt;&lt;/dates&gt;&lt;isbn&gt;0304-3894&lt;/isbn&gt;&lt;urls&gt;&lt;/urls&gt;&lt;/record&gt;&lt;/Cite&gt;&lt;/EndNote&gt;</w:instrTex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fldChar w:fldCharType="separate"/>
            </w:r>
            <w:r w:rsidRPr="00802994">
              <w:rPr>
                <w:rFonts w:ascii="Times New Roman" w:eastAsia="Calibri" w:hAnsi="Times New Roman" w:cs="Times New Roman"/>
                <w:noProof/>
                <w:sz w:val="24"/>
                <w:szCs w:val="24"/>
                <w:lang w:bidi="ar-EG"/>
              </w:rPr>
              <w:t>[6]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fldChar w:fldCharType="end"/>
            </w:r>
          </w:p>
        </w:tc>
        <w:tc>
          <w:tcPr>
            <w:tcW w:w="1872" w:type="dxa"/>
          </w:tcPr>
          <w:p w14:paraId="7A7195F2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100</w:t>
            </w:r>
          </w:p>
        </w:tc>
        <w:tc>
          <w:tcPr>
            <w:tcW w:w="1468" w:type="dxa"/>
          </w:tcPr>
          <w:p w14:paraId="72926DCE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35</w:t>
            </w:r>
          </w:p>
        </w:tc>
        <w:tc>
          <w:tcPr>
            <w:tcW w:w="1171" w:type="dxa"/>
          </w:tcPr>
          <w:p w14:paraId="768B72A4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NP</w:t>
            </w:r>
          </w:p>
        </w:tc>
        <w:tc>
          <w:tcPr>
            <w:tcW w:w="2482" w:type="dxa"/>
          </w:tcPr>
          <w:p w14:paraId="5EB9F2B1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TiO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  <w:lang w:bidi="ar-EG"/>
              </w:rPr>
              <w:t>2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\CoFe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  <w:lang w:bidi="ar-EG"/>
              </w:rPr>
              <w:t>2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O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  <w:lang w:bidi="ar-EG"/>
              </w:rPr>
              <w:t>4</w:t>
            </w:r>
          </w:p>
        </w:tc>
      </w:tr>
      <w:tr w:rsidR="00802994" w:rsidRPr="00802994" w14:paraId="06877E5A" w14:textId="77777777" w:rsidTr="003174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89" w:type="dxa"/>
          </w:tcPr>
          <w:p w14:paraId="05BF1EF6" w14:textId="77777777" w:rsidR="00802994" w:rsidRPr="00802994" w:rsidRDefault="00802994" w:rsidP="00802994">
            <w:pPr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fldChar w:fldCharType="begin"/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instrText xml:space="preserve"> ADDIN EN.CITE &lt;EndNote&gt;&lt;Cite&gt;&lt;Author&gt;Nithya&lt;/Author&gt;&lt;Year&gt;2020&lt;/Year&gt;&lt;RecNum&gt;93&lt;/RecNum&gt;&lt;DisplayText&gt;[7]&lt;/DisplayText&gt;&lt;record&gt;&lt;rec-number&gt;93&lt;/rec-number&gt;&lt;foreign-keys&gt;&lt;key app="EN" db-id="0pd0px2dp9ex05erev3xtxxusadtxvpsvwx0" timestamp="1717057354"&gt;93&lt;/key&gt;&lt;/foreign-keys&gt;&lt;ref-type name="Journal Article"&gt;17&lt;/ref-type&gt;&lt;contributors&gt;&lt;authors&gt;&lt;author&gt;Nithya, R&lt;/author&gt;&lt;author&gt;Ayyappan, S %J Journal of Photochemistry&lt;/author&gt;&lt;author&gt;Photobiology A: Chemistry&lt;/author&gt;&lt;/authors&gt;&lt;/contributors&gt;&lt;titles&gt;&lt;title&gt;Novel exfoliated graphitic-C3N4 hybridised ZnBi2O4 (g-C3N4/ZnBi2O4) nanorods for catalytic reduction of 4-Nitrophenol and its antibacterial activity&lt;/title&gt;&lt;/titles&gt;&lt;pages&gt;112591&lt;/pages&gt;&lt;volume&gt;398&lt;/volume&gt;&lt;dates&gt;&lt;year&gt;2020&lt;/year&gt;&lt;/dates&gt;&lt;isbn&gt;1010-6030&lt;/isbn&gt;&lt;urls&gt;&lt;/urls&gt;&lt;/record&gt;&lt;/Cite&gt;&lt;/EndNote&gt;</w:instrTex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fldChar w:fldCharType="separate"/>
            </w:r>
            <w:r w:rsidRPr="00802994">
              <w:rPr>
                <w:rFonts w:ascii="Times New Roman" w:eastAsia="Calibri" w:hAnsi="Times New Roman" w:cs="Times New Roman"/>
                <w:noProof/>
                <w:sz w:val="24"/>
                <w:szCs w:val="24"/>
                <w:lang w:bidi="ar-EG"/>
              </w:rPr>
              <w:t>[7]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fldChar w:fldCharType="end"/>
            </w:r>
          </w:p>
        </w:tc>
        <w:tc>
          <w:tcPr>
            <w:tcW w:w="1872" w:type="dxa"/>
          </w:tcPr>
          <w:p w14:paraId="10137C64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79</w:t>
            </w:r>
          </w:p>
        </w:tc>
        <w:tc>
          <w:tcPr>
            <w:tcW w:w="1468" w:type="dxa"/>
          </w:tcPr>
          <w:p w14:paraId="5697C492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60</w:t>
            </w:r>
          </w:p>
        </w:tc>
        <w:tc>
          <w:tcPr>
            <w:tcW w:w="1171" w:type="dxa"/>
          </w:tcPr>
          <w:p w14:paraId="175CF061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NP</w:t>
            </w:r>
          </w:p>
        </w:tc>
        <w:tc>
          <w:tcPr>
            <w:tcW w:w="2482" w:type="dxa"/>
          </w:tcPr>
          <w:p w14:paraId="637E7CD2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gC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  <w:lang w:bidi="ar-EG"/>
              </w:rPr>
              <w:t>3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N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  <w:lang w:bidi="ar-EG"/>
              </w:rPr>
              <w:t>4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\ZnBi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  <w:lang w:bidi="ar-EG"/>
              </w:rPr>
              <w:t>2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O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  <w:lang w:bidi="ar-EG"/>
              </w:rPr>
              <w:t>4</w:t>
            </w:r>
          </w:p>
        </w:tc>
      </w:tr>
      <w:tr w:rsidR="00802994" w:rsidRPr="00802994" w14:paraId="3D3D982C" w14:textId="77777777" w:rsidTr="003174F4">
        <w:trPr>
          <w:trHeight w:val="4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89" w:type="dxa"/>
          </w:tcPr>
          <w:p w14:paraId="1706F20E" w14:textId="77777777" w:rsidR="00802994" w:rsidRPr="00802994" w:rsidRDefault="00802994" w:rsidP="00802994">
            <w:pPr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fldChar w:fldCharType="begin"/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instrText xml:space="preserve"> ADDIN EN.CITE &lt;EndNote&gt;&lt;Cite&gt;&lt;Author&gt;Ibrahim&lt;/Author&gt;&lt;Year&gt;2022&lt;/Year&gt;&lt;RecNum&gt;94&lt;/RecNum&gt;&lt;DisplayText&gt;[8]&lt;/DisplayText&gt;&lt;record&gt;&lt;rec-number&gt;94&lt;/rec-number&gt;&lt;foreign-keys&gt;&lt;key app="EN" db-id="0pd0px2dp9ex05erev3xtxxusadtxvpsvwx0" timestamp="1717057430"&gt;94&lt;/key&gt;&lt;/foreign-keys&gt;&lt;ref-type name="Journal Article"&gt;17&lt;/ref-type&gt;&lt;contributors&gt;&lt;authors&gt;&lt;author&gt;Ibrahim, Islam&lt;/author&gt;&lt;author&gt;Belessiotis, George V&lt;/author&gt;&lt;author&gt;Antoniadou, Maria&lt;/author&gt;&lt;author&gt;Kaltzoglou, Andreas&lt;/author&gt;&lt;author&gt;Sakellis, Elias&lt;/author&gt;&lt;author&gt;Katsaros, Fotios&lt;/author&gt;&lt;author&gt;Sygellou, Labrini&lt;/author&gt;&lt;author&gt;Arfanis, Michalis K&lt;/author&gt;&lt;author&gt;Salama, Tarek M&lt;/author&gt;&lt;author&gt;Falaras, Polycarpos %J Results in Engineering&lt;/author&gt;&lt;/authors&gt;&lt;/contributors&gt;&lt;titles&gt;&lt;title&gt;Silver decorated TiO2/g-C3N4 bifunctional nanocomposites for photocatalytic elimination of water pollutants under UV and artificial solar light&lt;/title&gt;&lt;/titles&gt;&lt;pages&gt;100470&lt;/pages&gt;&lt;volume&gt;14&lt;/volume&gt;&lt;dates&gt;&lt;year&gt;2022&lt;/year&gt;&lt;/dates&gt;&lt;isbn&gt;2590-1230&lt;/isbn&gt;&lt;urls&gt;&lt;/urls&gt;&lt;/record&gt;&lt;/Cite&gt;&lt;/EndNote&gt;</w:instrTex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fldChar w:fldCharType="separate"/>
            </w:r>
            <w:r w:rsidRPr="00802994">
              <w:rPr>
                <w:rFonts w:ascii="Times New Roman" w:eastAsia="Calibri" w:hAnsi="Times New Roman" w:cs="Times New Roman"/>
                <w:noProof/>
                <w:sz w:val="24"/>
                <w:szCs w:val="24"/>
                <w:lang w:bidi="ar-EG"/>
              </w:rPr>
              <w:t>[8]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fldChar w:fldCharType="end"/>
            </w:r>
          </w:p>
        </w:tc>
        <w:tc>
          <w:tcPr>
            <w:tcW w:w="1872" w:type="dxa"/>
          </w:tcPr>
          <w:p w14:paraId="0080AEC6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95</w:t>
            </w:r>
          </w:p>
        </w:tc>
        <w:tc>
          <w:tcPr>
            <w:tcW w:w="1468" w:type="dxa"/>
          </w:tcPr>
          <w:p w14:paraId="63BD916F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150-180</w:t>
            </w:r>
          </w:p>
        </w:tc>
        <w:tc>
          <w:tcPr>
            <w:tcW w:w="1171" w:type="dxa"/>
          </w:tcPr>
          <w:p w14:paraId="7A812F4E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NP</w:t>
            </w:r>
          </w:p>
        </w:tc>
        <w:tc>
          <w:tcPr>
            <w:tcW w:w="2482" w:type="dxa"/>
          </w:tcPr>
          <w:p w14:paraId="4900C2CA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Ag/TiO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  <w:lang w:bidi="ar-EG"/>
              </w:rPr>
              <w:t>2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/g-C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  <w:lang w:bidi="ar-EG"/>
              </w:rPr>
              <w:t>3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N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  <w:lang w:bidi="ar-EG"/>
              </w:rPr>
              <w:t>4</w:t>
            </w:r>
          </w:p>
        </w:tc>
      </w:tr>
      <w:tr w:rsidR="00802994" w:rsidRPr="00802994" w14:paraId="0221DC99" w14:textId="77777777" w:rsidTr="003174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89" w:type="dxa"/>
          </w:tcPr>
          <w:p w14:paraId="7F03B330" w14:textId="77777777" w:rsidR="00802994" w:rsidRPr="00802994" w:rsidRDefault="00802994" w:rsidP="00802994">
            <w:pPr>
              <w:spacing w:line="240" w:lineRule="auto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fldChar w:fldCharType="begin"/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instrText xml:space="preserve"> ADDIN EN.CITE &lt;EndNote&gt;&lt;Cite&gt;&lt;Author&gt;Cancino-Gordillo&lt;/Author&gt;&lt;Year&gt;2024&lt;/Year&gt;&lt;RecNum&gt;96&lt;/RecNum&gt;&lt;DisplayText&gt;[9]&lt;/DisplayText&gt;&lt;record&gt;&lt;rec-number&gt;96&lt;/rec-number&gt;&lt;foreign-keys&gt;&lt;key app="EN" db-id="0pd0px2dp9ex05erev3xtxxusadtxvpsvwx0" timestamp="1719452355"&gt;96&lt;/key&gt;&lt;/foreign-keys&gt;&lt;ref-type name="Journal Article"&gt;17&lt;/ref-type&gt;&lt;contributors&gt;&lt;authors&gt;&lt;author&gt;Cancino-Gordillo, Francisco Enrique&lt;/author&gt;&lt;author&gt;Ortiz-Quiñonez, José-Luis&lt;/author&gt;&lt;author&gt;Pal, Umapada %J Applied Surface Science&lt;/author&gt;&lt;/authors&gt;&lt;/contributors&gt;&lt;titles&gt;&lt;title&gt;Rapid nitrophenol degradation using gel-combustion synthesized nickel/manganese cobaltite (Ni1− xMnxCo2O4) nanoparticles&lt;/title&gt;&lt;/titles&gt;&lt;pages&gt;159873&lt;/pages&gt;&lt;volume&gt;659&lt;/volume&gt;&lt;dates&gt;&lt;year&gt;2024&lt;/year&gt;&lt;/dates&gt;&lt;isbn&gt;0169-4332&lt;/isbn&gt;&lt;urls&gt;&lt;/urls&gt;&lt;/record&gt;&lt;/Cite&gt;&lt;/EndNote&gt;</w:instrTex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fldChar w:fldCharType="separate"/>
            </w:r>
            <w:r w:rsidRPr="00802994">
              <w:rPr>
                <w:rFonts w:ascii="Times New Roman" w:eastAsia="CharisSIL" w:hAnsi="Times New Roman" w:cs="Times New Roman"/>
                <w:noProof/>
                <w:sz w:val="24"/>
                <w:szCs w:val="24"/>
              </w:rPr>
              <w:t>[9]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872" w:type="dxa"/>
          </w:tcPr>
          <w:p w14:paraId="4BFE2528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Calibri" w:eastAsia="Calibri" w:hAnsi="Calibri" w:cs="Arial"/>
              </w:rPr>
              <w:t>&gt;90</w:t>
            </w:r>
          </w:p>
        </w:tc>
        <w:tc>
          <w:tcPr>
            <w:tcW w:w="1468" w:type="dxa"/>
          </w:tcPr>
          <w:p w14:paraId="6FE45EF2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12</w:t>
            </w:r>
          </w:p>
        </w:tc>
        <w:tc>
          <w:tcPr>
            <w:tcW w:w="1171" w:type="dxa"/>
          </w:tcPr>
          <w:p w14:paraId="271B6DF1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NP</w:t>
            </w:r>
          </w:p>
        </w:tc>
        <w:tc>
          <w:tcPr>
            <w:tcW w:w="2482" w:type="dxa"/>
          </w:tcPr>
          <w:p w14:paraId="62556C1F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Ni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  <w:lang w:bidi="ar-EG"/>
              </w:rPr>
              <w:t>0.5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Mn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  <w:lang w:bidi="ar-EG"/>
              </w:rPr>
              <w:t>0.5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Co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  <w:lang w:bidi="ar-EG"/>
              </w:rPr>
              <w:t>2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O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  <w:lang w:bidi="ar-EG"/>
              </w:rPr>
              <w:t>4</w:t>
            </w:r>
          </w:p>
        </w:tc>
      </w:tr>
      <w:tr w:rsidR="00802994" w:rsidRPr="00802994" w14:paraId="136800F3" w14:textId="77777777" w:rsidTr="003174F4">
        <w:trPr>
          <w:trHeight w:val="4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89" w:type="dxa"/>
          </w:tcPr>
          <w:p w14:paraId="68188C4E" w14:textId="77777777" w:rsidR="00802994" w:rsidRPr="00802994" w:rsidRDefault="00802994" w:rsidP="00802994">
            <w:pPr>
              <w:spacing w:line="240" w:lineRule="auto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fldChar w:fldCharType="begin"/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instrText xml:space="preserve"> ADDIN EN.CITE &lt;EndNote&gt;&lt;Cite&gt;&lt;Author&gt;Tanji&lt;/Author&gt;&lt;Year&gt;2023&lt;/Year&gt;&lt;RecNum&gt;95&lt;/RecNum&gt;&lt;DisplayText&gt;[10]&lt;/DisplayText&gt;&lt;record&gt;&lt;rec-number&gt;95&lt;/rec-number&gt;&lt;foreign-keys&gt;&lt;key app="EN" db-id="0pd0px2dp9ex05erev3xtxxusadtxvpsvwx0" timestamp="1719452038"&gt;95&lt;/key&gt;&lt;/foreign-keys&gt;&lt;ref-type name="Journal Article"&gt;17&lt;/ref-type&gt;&lt;contributors&gt;&lt;authors&gt;&lt;author&gt;Tanji, Karim&lt;/author&gt;&lt;author&gt;El Mrabet, Imane&lt;/author&gt;&lt;author&gt;Fahoul, Youssef&lt;/author&gt;&lt;author&gt;Soussi, Ahmed&lt;/author&gt;&lt;author&gt;Belghiti, Mohamed&lt;/author&gt;&lt;author&gt;Jellal, Ilyass&lt;/author&gt;&lt;author&gt;Naciri, Yassine&lt;/author&gt;&lt;author&gt;El Gaidoumi, Abdelali&lt;/author&gt;&lt;author&gt;Kherbeche, Abdelhak %J Reaction Kinetics, Mechanisms&lt;/author&gt;&lt;author&gt;Catalysis&lt;/author&gt;&lt;/authors&gt;&lt;/contributors&gt;&lt;titles&gt;&lt;title&gt;Experimental and theoretical investigation of enhancing the photocatalytic activity of Mg doped ZnO for nitrophenol degradation&lt;/title&gt;&lt;/titles&gt;&lt;pages&gt;1125-1142&lt;/pages&gt;&lt;volume&gt;136&lt;/volume&gt;&lt;number&gt;2&lt;/number&gt;&lt;dates&gt;&lt;year&gt;2023&lt;/year&gt;&lt;/dates&gt;&lt;isbn&gt;1878-5190&lt;/isbn&gt;&lt;urls&gt;&lt;/urls&gt;&lt;/record&gt;&lt;/Cite&gt;&lt;/EndNote&gt;</w:instrTex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fldChar w:fldCharType="separate"/>
            </w:r>
            <w:r w:rsidRPr="00802994">
              <w:rPr>
                <w:rFonts w:ascii="Times New Roman" w:eastAsia="CharisSIL" w:hAnsi="Times New Roman" w:cs="Times New Roman"/>
                <w:noProof/>
                <w:sz w:val="24"/>
                <w:szCs w:val="24"/>
              </w:rPr>
              <w:t>[10]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872" w:type="dxa"/>
          </w:tcPr>
          <w:p w14:paraId="10CB8B6B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81</w:t>
            </w:r>
          </w:p>
        </w:tc>
        <w:tc>
          <w:tcPr>
            <w:tcW w:w="1468" w:type="dxa"/>
          </w:tcPr>
          <w:p w14:paraId="6BB054BF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120</w:t>
            </w:r>
          </w:p>
        </w:tc>
        <w:tc>
          <w:tcPr>
            <w:tcW w:w="1171" w:type="dxa"/>
          </w:tcPr>
          <w:p w14:paraId="66B00B29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NP</w:t>
            </w:r>
          </w:p>
        </w:tc>
        <w:tc>
          <w:tcPr>
            <w:tcW w:w="2482" w:type="dxa"/>
          </w:tcPr>
          <w:p w14:paraId="0AA913C4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Mg doped ZnO</w:t>
            </w:r>
          </w:p>
        </w:tc>
      </w:tr>
      <w:tr w:rsidR="00802994" w:rsidRPr="00802994" w14:paraId="0E1A9939" w14:textId="77777777" w:rsidTr="003174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89" w:type="dxa"/>
          </w:tcPr>
          <w:p w14:paraId="17F92D57" w14:textId="77777777" w:rsidR="00802994" w:rsidRPr="00802994" w:rsidRDefault="00802994" w:rsidP="00802994">
            <w:pPr>
              <w:spacing w:line="240" w:lineRule="auto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fldChar w:fldCharType="begin"/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24&lt;/Year&gt;&lt;RecNum&gt;97&lt;/RecNum&gt;&lt;DisplayText&gt;[11]&lt;/DisplayText&gt;&lt;record&gt;&lt;rec-number&gt;97&lt;/rec-number&gt;&lt;foreign-keys&gt;&lt;key app="EN" db-id="0pd0px2dp9ex05erev3xtxxusadtxvpsvwx0" timestamp="1719452684"&gt;97&lt;/key&gt;&lt;/foreign-keys&gt;&lt;ref-type name="Journal Article"&gt;17&lt;/ref-type&gt;&lt;contributors&gt;&lt;authors&gt;&lt;author&gt;Wang, Xuejiao&lt;/author&gt;&lt;author&gt;Liu, Shuyuan&lt;/author&gt;&lt;author&gt;Lin, Shu&lt;/author&gt;&lt;author&gt;Qi, Kezhen&lt;/author&gt;&lt;author&gt;Yan, Ya&lt;/author&gt;&lt;author&gt;Ma, Yuhua %J Molecules&lt;/author&gt;&lt;/authors&gt;&lt;/contributors&gt;&lt;titles&gt;&lt;title&gt;Visible Light Motivated the Photocatalytic Degradation of P-Nitrophenol by Ca2+-Doped AgInS2&lt;/title&gt;&lt;/titles&gt;&lt;pages&gt;361&lt;/pages&gt;&lt;volume&gt;29&lt;/volume&gt;&lt;number&gt;2&lt;/number&gt;&lt;dates&gt;&lt;year&gt;2024&lt;/year&gt;&lt;/dates&gt;&lt;isbn&gt;1420-3049&lt;/isbn&gt;&lt;urls&gt;&lt;/urls&gt;&lt;/record&gt;&lt;/Cite&gt;&lt;/EndNote&gt;</w:instrTex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fldChar w:fldCharType="separate"/>
            </w:r>
            <w:r w:rsidRPr="00802994">
              <w:rPr>
                <w:rFonts w:ascii="Times New Roman" w:eastAsia="CharisSIL" w:hAnsi="Times New Roman" w:cs="Times New Roman"/>
                <w:noProof/>
                <w:sz w:val="24"/>
                <w:szCs w:val="24"/>
              </w:rPr>
              <w:t>[11]</w:t>
            </w: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872" w:type="dxa"/>
          </w:tcPr>
          <w:p w14:paraId="4D4D2BE3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63.2</w:t>
            </w:r>
          </w:p>
        </w:tc>
        <w:tc>
          <w:tcPr>
            <w:tcW w:w="1468" w:type="dxa"/>
          </w:tcPr>
          <w:p w14:paraId="24996FAB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120</w:t>
            </w:r>
          </w:p>
        </w:tc>
        <w:tc>
          <w:tcPr>
            <w:tcW w:w="1171" w:type="dxa"/>
          </w:tcPr>
          <w:p w14:paraId="2D5DC28C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NP</w:t>
            </w:r>
          </w:p>
        </w:tc>
        <w:tc>
          <w:tcPr>
            <w:tcW w:w="2482" w:type="dxa"/>
          </w:tcPr>
          <w:p w14:paraId="00FD3D05" w14:textId="77777777" w:rsidR="00802994" w:rsidRPr="00802994" w:rsidRDefault="00802994" w:rsidP="00802994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Ca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  <w:lang w:bidi="ar-EG"/>
              </w:rPr>
              <w:t>2+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-Doped AgInS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  <w:lang w:bidi="ar-EG"/>
              </w:rPr>
              <w:t>2</w:t>
            </w:r>
          </w:p>
        </w:tc>
      </w:tr>
      <w:tr w:rsidR="00802994" w:rsidRPr="00802994" w14:paraId="0AE83738" w14:textId="77777777" w:rsidTr="003174F4">
        <w:trPr>
          <w:trHeight w:val="4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89" w:type="dxa"/>
          </w:tcPr>
          <w:p w14:paraId="2D74E039" w14:textId="77777777" w:rsidR="00802994" w:rsidRPr="00802994" w:rsidRDefault="00802994" w:rsidP="00802994">
            <w:pPr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This work</w:t>
            </w:r>
          </w:p>
        </w:tc>
        <w:tc>
          <w:tcPr>
            <w:tcW w:w="1872" w:type="dxa"/>
          </w:tcPr>
          <w:p w14:paraId="77CAB8BE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100</w:t>
            </w:r>
          </w:p>
        </w:tc>
        <w:tc>
          <w:tcPr>
            <w:tcW w:w="1468" w:type="dxa"/>
          </w:tcPr>
          <w:p w14:paraId="371E44E7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6.5</w:t>
            </w:r>
          </w:p>
        </w:tc>
        <w:tc>
          <w:tcPr>
            <w:tcW w:w="1171" w:type="dxa"/>
          </w:tcPr>
          <w:p w14:paraId="1F461522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harisSIL" w:hAnsi="Times New Roman" w:cs="Times New Roman"/>
                <w:sz w:val="24"/>
                <w:szCs w:val="24"/>
              </w:rPr>
            </w:pPr>
            <w:r w:rsidRPr="00802994">
              <w:rPr>
                <w:rFonts w:ascii="Times New Roman" w:eastAsia="CharisSIL" w:hAnsi="Times New Roman" w:cs="Times New Roman"/>
                <w:sz w:val="24"/>
                <w:szCs w:val="24"/>
              </w:rPr>
              <w:t>NP</w:t>
            </w:r>
          </w:p>
        </w:tc>
        <w:tc>
          <w:tcPr>
            <w:tcW w:w="2482" w:type="dxa"/>
          </w:tcPr>
          <w:p w14:paraId="5EA56A34" w14:textId="77777777" w:rsidR="00802994" w:rsidRPr="00802994" w:rsidRDefault="00802994" w:rsidP="00802994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  <w:rtl/>
                <w:lang w:bidi="ar-EG"/>
              </w:rPr>
            </w:pP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2%Ag/TiO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  <w:lang w:bidi="ar-EG"/>
              </w:rPr>
              <w:t>2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/g-C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  <w:lang w:bidi="ar-EG"/>
              </w:rPr>
              <w:t>3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lang w:bidi="ar-EG"/>
              </w:rPr>
              <w:t>N</w:t>
            </w:r>
            <w:r w:rsidRPr="00802994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  <w:lang w:bidi="ar-EG"/>
              </w:rPr>
              <w:t>4</w:t>
            </w:r>
          </w:p>
        </w:tc>
      </w:tr>
    </w:tbl>
    <w:p w14:paraId="70AE01DC" w14:textId="77777777" w:rsidR="00802994" w:rsidRPr="00802994" w:rsidRDefault="00802994" w:rsidP="00802994">
      <w:pPr>
        <w:rPr>
          <w:rFonts w:ascii="Calibri" w:eastAsia="Calibri" w:hAnsi="Calibri" w:cs="Arial"/>
        </w:rPr>
      </w:pPr>
    </w:p>
    <w:p w14:paraId="5E8A3F8B" w14:textId="77777777" w:rsidR="00802994" w:rsidRPr="00802994" w:rsidRDefault="00802994" w:rsidP="00802994">
      <w:pPr>
        <w:rPr>
          <w:rFonts w:ascii="Calibri" w:eastAsia="Calibri" w:hAnsi="Calibri" w:cs="Arial"/>
        </w:rPr>
      </w:pPr>
    </w:p>
    <w:p w14:paraId="31B4A65F" w14:textId="77777777" w:rsidR="00802994" w:rsidRPr="00802994" w:rsidRDefault="00802994" w:rsidP="00802994">
      <w:pPr>
        <w:rPr>
          <w:rFonts w:ascii="Calibri" w:eastAsia="Calibri" w:hAnsi="Calibri" w:cs="Arial"/>
        </w:rPr>
      </w:pPr>
    </w:p>
    <w:p w14:paraId="7A5F66D2" w14:textId="77777777" w:rsidR="00802994" w:rsidRPr="00802994" w:rsidRDefault="00802994" w:rsidP="00802994">
      <w:pPr>
        <w:rPr>
          <w:rFonts w:ascii="Calibri" w:eastAsia="Calibri" w:hAnsi="Calibri" w:cs="Arial"/>
          <w:sz w:val="24"/>
          <w:szCs w:val="24"/>
        </w:rPr>
      </w:pPr>
    </w:p>
    <w:p w14:paraId="720484B9" w14:textId="6943B2F9" w:rsidR="003E119A" w:rsidRDefault="003E119A" w:rsidP="00802994">
      <w:pPr>
        <w:contextualSpacing/>
        <w:rPr>
          <w:rFonts w:ascii="Calibri" w:eastAsia="Calibri" w:hAnsi="Calibri" w:cs="Arial"/>
        </w:rPr>
      </w:pPr>
    </w:p>
    <w:p w14:paraId="28D73AF7" w14:textId="77777777" w:rsidR="00802994" w:rsidRPr="00802994" w:rsidRDefault="00802994" w:rsidP="00802994">
      <w:pPr>
        <w:contextualSpacing/>
        <w:rPr>
          <w:rFonts w:ascii="Calibri" w:eastAsia="Calibri" w:hAnsi="Calibri" w:cs="Arial"/>
        </w:rPr>
      </w:pPr>
    </w:p>
    <w:p w14:paraId="26D0D3D4" w14:textId="77777777" w:rsidR="00802994" w:rsidRPr="00802994" w:rsidRDefault="00802994" w:rsidP="00802994">
      <w:pPr>
        <w:ind w:left="720"/>
        <w:contextualSpacing/>
        <w:rPr>
          <w:rFonts w:ascii="Calibri" w:eastAsia="Calibri" w:hAnsi="Calibri" w:cs="Arial"/>
          <w:b/>
          <w:bCs/>
        </w:rPr>
      </w:pPr>
      <w:r w:rsidRPr="00802994">
        <w:rPr>
          <w:rFonts w:ascii="Calibri" w:eastAsia="Calibri" w:hAnsi="Calibri" w:cs="Arial"/>
          <w:b/>
          <w:bCs/>
        </w:rPr>
        <w:t>References</w:t>
      </w:r>
    </w:p>
    <w:p w14:paraId="345B2FE7" w14:textId="77777777" w:rsidR="00802994" w:rsidRPr="00802994" w:rsidRDefault="00802994" w:rsidP="00802994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r w:rsidRPr="00802994">
        <w:rPr>
          <w:rFonts w:ascii="Calibri" w:eastAsia="Calibri" w:hAnsi="Calibri" w:cs="Calibri"/>
          <w:noProof/>
        </w:rPr>
        <w:fldChar w:fldCharType="begin"/>
      </w:r>
      <w:r w:rsidRPr="00802994">
        <w:rPr>
          <w:rFonts w:ascii="Calibri" w:eastAsia="Calibri" w:hAnsi="Calibri" w:cs="Calibri"/>
          <w:noProof/>
        </w:rPr>
        <w:instrText xml:space="preserve"> ADDIN EN.REFLIST </w:instrText>
      </w:r>
      <w:r w:rsidRPr="00802994">
        <w:rPr>
          <w:rFonts w:ascii="Calibri" w:eastAsia="Calibri" w:hAnsi="Calibri" w:cs="Calibri"/>
          <w:noProof/>
        </w:rPr>
        <w:fldChar w:fldCharType="separate"/>
      </w:r>
      <w:r w:rsidRPr="00802994">
        <w:rPr>
          <w:rFonts w:ascii="Calibri" w:eastAsia="Calibri" w:hAnsi="Calibri" w:cs="Calibri"/>
          <w:noProof/>
        </w:rPr>
        <w:t>1.</w:t>
      </w:r>
      <w:r w:rsidRPr="00802994">
        <w:rPr>
          <w:rFonts w:ascii="Calibri" w:eastAsia="Calibri" w:hAnsi="Calibri" w:cs="Calibri"/>
          <w:noProof/>
        </w:rPr>
        <w:tab/>
        <w:t xml:space="preserve">Fu, Y., et al., </w:t>
      </w:r>
      <w:r w:rsidRPr="00802994">
        <w:rPr>
          <w:rFonts w:ascii="Calibri" w:eastAsia="Calibri" w:hAnsi="Calibri" w:cs="Calibri"/>
          <w:i/>
          <w:noProof/>
        </w:rPr>
        <w:t>Reduction of nitrophenols to aminophenols under concerted catalysis by Au/g-C3N4 contact system.</w:t>
      </w:r>
      <w:r w:rsidRPr="00802994">
        <w:rPr>
          <w:rFonts w:ascii="Calibri" w:eastAsia="Calibri" w:hAnsi="Calibri" w:cs="Calibri"/>
          <w:noProof/>
        </w:rPr>
        <w:t xml:space="preserve"> 2017. </w:t>
      </w:r>
      <w:r w:rsidRPr="00802994">
        <w:rPr>
          <w:rFonts w:ascii="Calibri" w:eastAsia="Calibri" w:hAnsi="Calibri" w:cs="Calibri"/>
          <w:b/>
          <w:noProof/>
        </w:rPr>
        <w:t>202</w:t>
      </w:r>
      <w:r w:rsidRPr="00802994">
        <w:rPr>
          <w:rFonts w:ascii="Calibri" w:eastAsia="Calibri" w:hAnsi="Calibri" w:cs="Calibri"/>
          <w:noProof/>
        </w:rPr>
        <w:t>: p. 430-437.</w:t>
      </w:r>
    </w:p>
    <w:p w14:paraId="29497A20" w14:textId="77777777" w:rsidR="00802994" w:rsidRPr="00802994" w:rsidRDefault="00802994" w:rsidP="00802994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r w:rsidRPr="00802994">
        <w:rPr>
          <w:rFonts w:ascii="Calibri" w:eastAsia="Calibri" w:hAnsi="Calibri" w:cs="Calibri"/>
          <w:noProof/>
        </w:rPr>
        <w:t>2.</w:t>
      </w:r>
      <w:r w:rsidRPr="00802994">
        <w:rPr>
          <w:rFonts w:ascii="Calibri" w:eastAsia="Calibri" w:hAnsi="Calibri" w:cs="Calibri"/>
          <w:noProof/>
        </w:rPr>
        <w:tab/>
        <w:t xml:space="preserve">Zhao, X., et al., </w:t>
      </w:r>
      <w:r w:rsidRPr="00802994">
        <w:rPr>
          <w:rFonts w:ascii="Calibri" w:eastAsia="Calibri" w:hAnsi="Calibri" w:cs="Calibri"/>
          <w:i/>
          <w:noProof/>
        </w:rPr>
        <w:t>Alginate fibers embedded with silver nanoparticles as efficient catalysts for reduction of 4-nitrophenol.</w:t>
      </w:r>
      <w:r w:rsidRPr="00802994">
        <w:rPr>
          <w:rFonts w:ascii="Calibri" w:eastAsia="Calibri" w:hAnsi="Calibri" w:cs="Calibri"/>
          <w:noProof/>
        </w:rPr>
        <w:t xml:space="preserve"> 2015. </w:t>
      </w:r>
      <w:r w:rsidRPr="00802994">
        <w:rPr>
          <w:rFonts w:ascii="Calibri" w:eastAsia="Calibri" w:hAnsi="Calibri" w:cs="Calibri"/>
          <w:b/>
          <w:noProof/>
        </w:rPr>
        <w:t>5</w:t>
      </w:r>
      <w:r w:rsidRPr="00802994">
        <w:rPr>
          <w:rFonts w:ascii="Calibri" w:eastAsia="Calibri" w:hAnsi="Calibri" w:cs="Calibri"/>
          <w:noProof/>
        </w:rPr>
        <w:t>(61): p. 49534-49540.</w:t>
      </w:r>
    </w:p>
    <w:p w14:paraId="02DEE2DD" w14:textId="77777777" w:rsidR="00802994" w:rsidRPr="00802994" w:rsidRDefault="00802994" w:rsidP="00802994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r w:rsidRPr="00802994">
        <w:rPr>
          <w:rFonts w:ascii="Calibri" w:eastAsia="Calibri" w:hAnsi="Calibri" w:cs="Calibri"/>
          <w:noProof/>
        </w:rPr>
        <w:t>3.</w:t>
      </w:r>
      <w:r w:rsidRPr="00802994">
        <w:rPr>
          <w:rFonts w:ascii="Calibri" w:eastAsia="Calibri" w:hAnsi="Calibri" w:cs="Calibri"/>
          <w:noProof/>
        </w:rPr>
        <w:tab/>
        <w:t xml:space="preserve">Maged, S., et al., </w:t>
      </w:r>
      <w:r w:rsidRPr="00802994">
        <w:rPr>
          <w:rFonts w:ascii="Calibri" w:eastAsia="Calibri" w:hAnsi="Calibri" w:cs="Calibri"/>
          <w:i/>
          <w:noProof/>
        </w:rPr>
        <w:t>Efficient photocatalytic reduction of p-nitrophenol under visible light irradiation based on Ag NPs loaded brown 2D g-C3N4 / g-C3N4 QDs nanocomposite.</w:t>
      </w:r>
      <w:r w:rsidRPr="00802994">
        <w:rPr>
          <w:rFonts w:ascii="Calibri" w:eastAsia="Calibri" w:hAnsi="Calibri" w:cs="Calibri"/>
          <w:noProof/>
        </w:rPr>
        <w:t xml:space="preserve"> Environmental Science and Pollution Research, 2023. </w:t>
      </w:r>
      <w:r w:rsidRPr="00802994">
        <w:rPr>
          <w:rFonts w:ascii="Calibri" w:eastAsia="Calibri" w:hAnsi="Calibri" w:cs="Calibri"/>
          <w:b/>
          <w:noProof/>
        </w:rPr>
        <w:t>30</w:t>
      </w:r>
      <w:r w:rsidRPr="00802994">
        <w:rPr>
          <w:rFonts w:ascii="Calibri" w:eastAsia="Calibri" w:hAnsi="Calibri" w:cs="Calibri"/>
          <w:noProof/>
        </w:rPr>
        <w:t>(55): p. 117909-117922.</w:t>
      </w:r>
    </w:p>
    <w:p w14:paraId="3BB1E578" w14:textId="77777777" w:rsidR="00802994" w:rsidRPr="00802994" w:rsidRDefault="00802994" w:rsidP="00802994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r w:rsidRPr="00802994">
        <w:rPr>
          <w:rFonts w:ascii="Calibri" w:eastAsia="Calibri" w:hAnsi="Calibri" w:cs="Calibri"/>
          <w:noProof/>
        </w:rPr>
        <w:t>4.</w:t>
      </w:r>
      <w:r w:rsidRPr="00802994">
        <w:rPr>
          <w:rFonts w:ascii="Calibri" w:eastAsia="Calibri" w:hAnsi="Calibri" w:cs="Calibri"/>
          <w:noProof/>
        </w:rPr>
        <w:tab/>
        <w:t xml:space="preserve">El-Sheshtawy, H.S., et al., </w:t>
      </w:r>
      <w:r w:rsidRPr="00802994">
        <w:rPr>
          <w:rFonts w:ascii="Calibri" w:eastAsia="Calibri" w:hAnsi="Calibri" w:cs="Calibri"/>
          <w:i/>
          <w:noProof/>
        </w:rPr>
        <w:t>Facile immobilization of Ag nanoparticles on g-C3N4/V2O5 surface for enhancement of post-illumination, catalytic, and photocatalytic activity removal of organic and inorganic pollutants.</w:t>
      </w:r>
      <w:r w:rsidRPr="00802994">
        <w:rPr>
          <w:rFonts w:ascii="Calibri" w:eastAsia="Calibri" w:hAnsi="Calibri" w:cs="Calibri"/>
          <w:noProof/>
        </w:rPr>
        <w:t xml:space="preserve"> 2019. </w:t>
      </w:r>
      <w:r w:rsidRPr="00802994">
        <w:rPr>
          <w:rFonts w:ascii="Calibri" w:eastAsia="Calibri" w:hAnsi="Calibri" w:cs="Calibri"/>
          <w:b/>
          <w:noProof/>
        </w:rPr>
        <w:t>467</w:t>
      </w:r>
      <w:r w:rsidRPr="00802994">
        <w:rPr>
          <w:rFonts w:ascii="Calibri" w:eastAsia="Calibri" w:hAnsi="Calibri" w:cs="Calibri"/>
          <w:noProof/>
        </w:rPr>
        <w:t>: p. 268-276.</w:t>
      </w:r>
    </w:p>
    <w:p w14:paraId="32BCF461" w14:textId="77777777" w:rsidR="00802994" w:rsidRPr="00802994" w:rsidRDefault="00802994" w:rsidP="00802994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r w:rsidRPr="00802994">
        <w:rPr>
          <w:rFonts w:ascii="Calibri" w:eastAsia="Calibri" w:hAnsi="Calibri" w:cs="Calibri"/>
          <w:noProof/>
        </w:rPr>
        <w:t>5.</w:t>
      </w:r>
      <w:r w:rsidRPr="00802994">
        <w:rPr>
          <w:rFonts w:ascii="Calibri" w:eastAsia="Calibri" w:hAnsi="Calibri" w:cs="Calibri"/>
          <w:noProof/>
        </w:rPr>
        <w:tab/>
        <w:t xml:space="preserve">Yang, Y., et al., </w:t>
      </w:r>
      <w:r w:rsidRPr="00802994">
        <w:rPr>
          <w:rFonts w:ascii="Calibri" w:eastAsia="Calibri" w:hAnsi="Calibri" w:cs="Calibri"/>
          <w:i/>
          <w:noProof/>
        </w:rPr>
        <w:t>Preparation and enhanced visible-light photocatalytic activity of silver deposited graphitic carbon nitride plasmonic photocatalyst.</w:t>
      </w:r>
      <w:r w:rsidRPr="00802994">
        <w:rPr>
          <w:rFonts w:ascii="Calibri" w:eastAsia="Calibri" w:hAnsi="Calibri" w:cs="Calibri"/>
          <w:noProof/>
        </w:rPr>
        <w:t xml:space="preserve"> 2013. </w:t>
      </w:r>
      <w:r w:rsidRPr="00802994">
        <w:rPr>
          <w:rFonts w:ascii="Calibri" w:eastAsia="Calibri" w:hAnsi="Calibri" w:cs="Calibri"/>
          <w:b/>
          <w:noProof/>
        </w:rPr>
        <w:t>142</w:t>
      </w:r>
      <w:r w:rsidRPr="00802994">
        <w:rPr>
          <w:rFonts w:ascii="Calibri" w:eastAsia="Calibri" w:hAnsi="Calibri" w:cs="Calibri"/>
          <w:noProof/>
        </w:rPr>
        <w:t>: p. 828-837.</w:t>
      </w:r>
    </w:p>
    <w:p w14:paraId="15F7F82B" w14:textId="77777777" w:rsidR="00802994" w:rsidRPr="00802994" w:rsidRDefault="00802994" w:rsidP="00802994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r w:rsidRPr="00802994">
        <w:rPr>
          <w:rFonts w:ascii="Calibri" w:eastAsia="Calibri" w:hAnsi="Calibri" w:cs="Calibri"/>
          <w:noProof/>
        </w:rPr>
        <w:t>6.</w:t>
      </w:r>
      <w:r w:rsidRPr="00802994">
        <w:rPr>
          <w:rFonts w:ascii="Calibri" w:eastAsia="Calibri" w:hAnsi="Calibri" w:cs="Calibri"/>
          <w:noProof/>
        </w:rPr>
        <w:tab/>
        <w:t xml:space="preserve">Ibrahim, I., et al., </w:t>
      </w:r>
      <w:r w:rsidRPr="00802994">
        <w:rPr>
          <w:rFonts w:ascii="Calibri" w:eastAsia="Calibri" w:hAnsi="Calibri" w:cs="Calibri"/>
          <w:i/>
          <w:noProof/>
        </w:rPr>
        <w:t>Photocatalysis as an advanced reduction process (ARP): The reduction of 4-nitrophenol using titania nanotubes-ferrite nanocomposites.</w:t>
      </w:r>
      <w:r w:rsidRPr="00802994">
        <w:rPr>
          <w:rFonts w:ascii="Calibri" w:eastAsia="Calibri" w:hAnsi="Calibri" w:cs="Calibri"/>
          <w:noProof/>
        </w:rPr>
        <w:t xml:space="preserve"> 2019. </w:t>
      </w:r>
      <w:r w:rsidRPr="00802994">
        <w:rPr>
          <w:rFonts w:ascii="Calibri" w:eastAsia="Calibri" w:hAnsi="Calibri" w:cs="Calibri"/>
          <w:b/>
          <w:noProof/>
        </w:rPr>
        <w:t>372</w:t>
      </w:r>
      <w:r w:rsidRPr="00802994">
        <w:rPr>
          <w:rFonts w:ascii="Calibri" w:eastAsia="Calibri" w:hAnsi="Calibri" w:cs="Calibri"/>
          <w:noProof/>
        </w:rPr>
        <w:t>: p. 37-44.</w:t>
      </w:r>
    </w:p>
    <w:p w14:paraId="64F855AC" w14:textId="77777777" w:rsidR="00802994" w:rsidRPr="00802994" w:rsidRDefault="00802994" w:rsidP="00802994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r w:rsidRPr="00802994">
        <w:rPr>
          <w:rFonts w:ascii="Calibri" w:eastAsia="Calibri" w:hAnsi="Calibri" w:cs="Calibri"/>
          <w:noProof/>
        </w:rPr>
        <w:t>7.</w:t>
      </w:r>
      <w:r w:rsidRPr="00802994">
        <w:rPr>
          <w:rFonts w:ascii="Calibri" w:eastAsia="Calibri" w:hAnsi="Calibri" w:cs="Calibri"/>
          <w:noProof/>
        </w:rPr>
        <w:tab/>
        <w:t xml:space="preserve">Nithya, R., S.J.J.o.P. Ayyappan, and P.A. Chemistry, </w:t>
      </w:r>
      <w:r w:rsidRPr="00802994">
        <w:rPr>
          <w:rFonts w:ascii="Calibri" w:eastAsia="Calibri" w:hAnsi="Calibri" w:cs="Calibri"/>
          <w:i/>
          <w:noProof/>
        </w:rPr>
        <w:t>Novel exfoliated graphitic-C3N4 hybridised ZnBi2O4 (g-C3N4/ZnBi2O4) nanorods for catalytic reduction of 4-Nitrophenol and its antibacterial activity.</w:t>
      </w:r>
      <w:r w:rsidRPr="00802994">
        <w:rPr>
          <w:rFonts w:ascii="Calibri" w:eastAsia="Calibri" w:hAnsi="Calibri" w:cs="Calibri"/>
          <w:noProof/>
        </w:rPr>
        <w:t xml:space="preserve"> 2020. </w:t>
      </w:r>
      <w:r w:rsidRPr="00802994">
        <w:rPr>
          <w:rFonts w:ascii="Calibri" w:eastAsia="Calibri" w:hAnsi="Calibri" w:cs="Calibri"/>
          <w:b/>
          <w:noProof/>
        </w:rPr>
        <w:t>398</w:t>
      </w:r>
      <w:r w:rsidRPr="00802994">
        <w:rPr>
          <w:rFonts w:ascii="Calibri" w:eastAsia="Calibri" w:hAnsi="Calibri" w:cs="Calibri"/>
          <w:noProof/>
        </w:rPr>
        <w:t>: p. 112591.</w:t>
      </w:r>
    </w:p>
    <w:p w14:paraId="25FB8F56" w14:textId="77777777" w:rsidR="00802994" w:rsidRPr="00802994" w:rsidRDefault="00802994" w:rsidP="00802994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r w:rsidRPr="00802994">
        <w:rPr>
          <w:rFonts w:ascii="Calibri" w:eastAsia="Calibri" w:hAnsi="Calibri" w:cs="Calibri"/>
          <w:noProof/>
        </w:rPr>
        <w:t>8.</w:t>
      </w:r>
      <w:r w:rsidRPr="00802994">
        <w:rPr>
          <w:rFonts w:ascii="Calibri" w:eastAsia="Calibri" w:hAnsi="Calibri" w:cs="Calibri"/>
          <w:noProof/>
        </w:rPr>
        <w:tab/>
        <w:t xml:space="preserve">Ibrahim, I., et al., </w:t>
      </w:r>
      <w:r w:rsidRPr="00802994">
        <w:rPr>
          <w:rFonts w:ascii="Calibri" w:eastAsia="Calibri" w:hAnsi="Calibri" w:cs="Calibri"/>
          <w:i/>
          <w:noProof/>
        </w:rPr>
        <w:t>Silver decorated TiO2/g-C3N4 bifunctional nanocomposites for photocatalytic elimination of water pollutants under UV and artificial solar light.</w:t>
      </w:r>
      <w:r w:rsidRPr="00802994">
        <w:rPr>
          <w:rFonts w:ascii="Calibri" w:eastAsia="Calibri" w:hAnsi="Calibri" w:cs="Calibri"/>
          <w:noProof/>
        </w:rPr>
        <w:t xml:space="preserve"> 2022. </w:t>
      </w:r>
      <w:r w:rsidRPr="00802994">
        <w:rPr>
          <w:rFonts w:ascii="Calibri" w:eastAsia="Calibri" w:hAnsi="Calibri" w:cs="Calibri"/>
          <w:b/>
          <w:noProof/>
        </w:rPr>
        <w:t>14</w:t>
      </w:r>
      <w:r w:rsidRPr="00802994">
        <w:rPr>
          <w:rFonts w:ascii="Calibri" w:eastAsia="Calibri" w:hAnsi="Calibri" w:cs="Calibri"/>
          <w:noProof/>
        </w:rPr>
        <w:t>: p. 100470.</w:t>
      </w:r>
    </w:p>
    <w:p w14:paraId="3EB6A6A4" w14:textId="77777777" w:rsidR="00802994" w:rsidRPr="00802994" w:rsidRDefault="00802994" w:rsidP="00802994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r w:rsidRPr="00802994">
        <w:rPr>
          <w:rFonts w:ascii="Calibri" w:eastAsia="Calibri" w:hAnsi="Calibri" w:cs="Calibri"/>
          <w:noProof/>
        </w:rPr>
        <w:t>9.</w:t>
      </w:r>
      <w:r w:rsidRPr="00802994">
        <w:rPr>
          <w:rFonts w:ascii="Calibri" w:eastAsia="Calibri" w:hAnsi="Calibri" w:cs="Calibri"/>
          <w:noProof/>
        </w:rPr>
        <w:tab/>
        <w:t xml:space="preserve">Cancino-Gordillo, F.E., J.-L. Ortiz-Quiñonez, and U.J.A.S.S. Pal, </w:t>
      </w:r>
      <w:r w:rsidRPr="00802994">
        <w:rPr>
          <w:rFonts w:ascii="Calibri" w:eastAsia="Calibri" w:hAnsi="Calibri" w:cs="Calibri"/>
          <w:i/>
          <w:noProof/>
        </w:rPr>
        <w:t>Rapid nitrophenol degradation using gel-combustion synthesized nickel/manganese cobaltite (Ni1− xMnxCo2O4) nanoparticles.</w:t>
      </w:r>
      <w:r w:rsidRPr="00802994">
        <w:rPr>
          <w:rFonts w:ascii="Calibri" w:eastAsia="Calibri" w:hAnsi="Calibri" w:cs="Calibri"/>
          <w:noProof/>
        </w:rPr>
        <w:t xml:space="preserve"> 2024. </w:t>
      </w:r>
      <w:r w:rsidRPr="00802994">
        <w:rPr>
          <w:rFonts w:ascii="Calibri" w:eastAsia="Calibri" w:hAnsi="Calibri" w:cs="Calibri"/>
          <w:b/>
          <w:noProof/>
        </w:rPr>
        <w:t>659</w:t>
      </w:r>
      <w:r w:rsidRPr="00802994">
        <w:rPr>
          <w:rFonts w:ascii="Calibri" w:eastAsia="Calibri" w:hAnsi="Calibri" w:cs="Calibri"/>
          <w:noProof/>
        </w:rPr>
        <w:t>: p. 159873.</w:t>
      </w:r>
    </w:p>
    <w:p w14:paraId="0023B79A" w14:textId="77777777" w:rsidR="00802994" w:rsidRPr="00802994" w:rsidRDefault="00802994" w:rsidP="00802994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r w:rsidRPr="00802994">
        <w:rPr>
          <w:rFonts w:ascii="Calibri" w:eastAsia="Calibri" w:hAnsi="Calibri" w:cs="Calibri"/>
          <w:noProof/>
        </w:rPr>
        <w:t>10.</w:t>
      </w:r>
      <w:r w:rsidRPr="00802994">
        <w:rPr>
          <w:rFonts w:ascii="Calibri" w:eastAsia="Calibri" w:hAnsi="Calibri" w:cs="Calibri"/>
          <w:noProof/>
        </w:rPr>
        <w:tab/>
        <w:t xml:space="preserve">Tanji, K., et al., </w:t>
      </w:r>
      <w:r w:rsidRPr="00802994">
        <w:rPr>
          <w:rFonts w:ascii="Calibri" w:eastAsia="Calibri" w:hAnsi="Calibri" w:cs="Calibri"/>
          <w:i/>
          <w:noProof/>
        </w:rPr>
        <w:t>Experimental and theoretical investigation of enhancing the photocatalytic activity of Mg doped ZnO for nitrophenol degradation.</w:t>
      </w:r>
      <w:r w:rsidRPr="00802994">
        <w:rPr>
          <w:rFonts w:ascii="Calibri" w:eastAsia="Calibri" w:hAnsi="Calibri" w:cs="Calibri"/>
          <w:noProof/>
        </w:rPr>
        <w:t xml:space="preserve"> 2023. </w:t>
      </w:r>
      <w:r w:rsidRPr="00802994">
        <w:rPr>
          <w:rFonts w:ascii="Calibri" w:eastAsia="Calibri" w:hAnsi="Calibri" w:cs="Calibri"/>
          <w:b/>
          <w:noProof/>
        </w:rPr>
        <w:t>136</w:t>
      </w:r>
      <w:r w:rsidRPr="00802994">
        <w:rPr>
          <w:rFonts w:ascii="Calibri" w:eastAsia="Calibri" w:hAnsi="Calibri" w:cs="Calibri"/>
          <w:noProof/>
        </w:rPr>
        <w:t>(2): p. 1125-1142.</w:t>
      </w:r>
    </w:p>
    <w:p w14:paraId="75473023" w14:textId="77777777" w:rsidR="00802994" w:rsidRPr="00802994" w:rsidRDefault="00802994" w:rsidP="00802994">
      <w:pPr>
        <w:spacing w:line="240" w:lineRule="auto"/>
        <w:ind w:left="720" w:hanging="720"/>
        <w:rPr>
          <w:rFonts w:ascii="Calibri" w:eastAsia="Calibri" w:hAnsi="Calibri" w:cs="Calibri"/>
          <w:noProof/>
        </w:rPr>
      </w:pPr>
      <w:r w:rsidRPr="00802994">
        <w:rPr>
          <w:rFonts w:ascii="Calibri" w:eastAsia="Calibri" w:hAnsi="Calibri" w:cs="Calibri"/>
          <w:noProof/>
        </w:rPr>
        <w:t>11.</w:t>
      </w:r>
      <w:r w:rsidRPr="00802994">
        <w:rPr>
          <w:rFonts w:ascii="Calibri" w:eastAsia="Calibri" w:hAnsi="Calibri" w:cs="Calibri"/>
          <w:noProof/>
        </w:rPr>
        <w:tab/>
        <w:t xml:space="preserve">Wang, X., et al., </w:t>
      </w:r>
      <w:r w:rsidRPr="00802994">
        <w:rPr>
          <w:rFonts w:ascii="Calibri" w:eastAsia="Calibri" w:hAnsi="Calibri" w:cs="Calibri"/>
          <w:i/>
          <w:noProof/>
        </w:rPr>
        <w:t>Visible Light Motivated the Photocatalytic Degradation of P-Nitrophenol by Ca2+-Doped AgInS2.</w:t>
      </w:r>
      <w:r w:rsidRPr="00802994">
        <w:rPr>
          <w:rFonts w:ascii="Calibri" w:eastAsia="Calibri" w:hAnsi="Calibri" w:cs="Calibri"/>
          <w:noProof/>
        </w:rPr>
        <w:t xml:space="preserve"> 2024. </w:t>
      </w:r>
      <w:r w:rsidRPr="00802994">
        <w:rPr>
          <w:rFonts w:ascii="Calibri" w:eastAsia="Calibri" w:hAnsi="Calibri" w:cs="Calibri"/>
          <w:b/>
          <w:noProof/>
        </w:rPr>
        <w:t>29</w:t>
      </w:r>
      <w:r w:rsidRPr="00802994">
        <w:rPr>
          <w:rFonts w:ascii="Calibri" w:eastAsia="Calibri" w:hAnsi="Calibri" w:cs="Calibri"/>
          <w:noProof/>
        </w:rPr>
        <w:t>(2): p. 361.</w:t>
      </w:r>
    </w:p>
    <w:p w14:paraId="470E9A77" w14:textId="77777777" w:rsidR="00802994" w:rsidRPr="00802994" w:rsidRDefault="00802994" w:rsidP="00802994">
      <w:pPr>
        <w:ind w:left="720"/>
        <w:contextualSpacing/>
        <w:rPr>
          <w:rFonts w:ascii="Calibri" w:eastAsia="Calibri" w:hAnsi="Calibri" w:cs="Arial"/>
        </w:rPr>
      </w:pPr>
      <w:r w:rsidRPr="00802994">
        <w:rPr>
          <w:rFonts w:ascii="Calibri" w:eastAsia="Calibri" w:hAnsi="Calibri" w:cs="Arial"/>
        </w:rPr>
        <w:fldChar w:fldCharType="end"/>
      </w:r>
    </w:p>
    <w:p w14:paraId="60BB3210" w14:textId="77777777" w:rsidR="00802994" w:rsidRDefault="00802994"/>
    <w:p w14:paraId="2ADF1B75" w14:textId="77777777" w:rsidR="00802994" w:rsidRDefault="00802994"/>
    <w:sectPr w:rsidR="00802994">
      <w:pgSz w:w="12240" w:h="15840"/>
      <w:pgMar w:top="1985" w:right="1701" w:bottom="1701" w:left="170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harisSIL">
    <w:altName w:val="Dotum"/>
    <w:panose1 w:val="00000000000000000000"/>
    <w:charset w:val="81"/>
    <w:family w:val="swiss"/>
    <w:notTrueType/>
    <w:pitch w:val="default"/>
    <w:sig w:usb0="00000001" w:usb1="09060000" w:usb2="00000010" w:usb3="00000000" w:csb0="00080000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5C7A7481"/>
    <w:multiLevelType w:val="hybridMultilevel"/>
    <w:tmpl w:val="E0CA2ADE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5178858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0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C618F"/>
    <w:rsid w:val="000E4DD4"/>
    <w:rsid w:val="001275E6"/>
    <w:rsid w:val="00185481"/>
    <w:rsid w:val="002319F8"/>
    <w:rsid w:val="002C618F"/>
    <w:rsid w:val="003E119A"/>
    <w:rsid w:val="003E6E42"/>
    <w:rsid w:val="00436C16"/>
    <w:rsid w:val="0044017D"/>
    <w:rsid w:val="005B3B99"/>
    <w:rsid w:val="0061715E"/>
    <w:rsid w:val="00715782"/>
    <w:rsid w:val="0079077C"/>
    <w:rsid w:val="007C71FE"/>
    <w:rsid w:val="00802994"/>
    <w:rsid w:val="00CD7338"/>
    <w:rsid w:val="00D27D04"/>
    <w:rsid w:val="00D63D9F"/>
    <w:rsid w:val="00E11161"/>
    <w:rsid w:val="00E35E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629ED4"/>
  <w15:chartTrackingRefBased/>
  <w15:docId w15:val="{173238F2-CFBE-49FC-B293-D70A9B3550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B3B99"/>
    <w:pPr>
      <w:spacing w:line="259" w:lineRule="auto"/>
    </w:pPr>
    <w:rPr>
      <w:rFonts w:eastAsiaTheme="minorEastAsia"/>
      <w:kern w:val="0"/>
      <w:sz w:val="22"/>
      <w:szCs w:val="22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2C618F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C618F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C618F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C618F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0F4761" w:themeColor="accent1" w:themeShade="BF"/>
      <w:kern w:val="2"/>
      <w:sz w:val="24"/>
      <w:szCs w:val="24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C618F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0F4761" w:themeColor="accent1" w:themeShade="BF"/>
      <w:kern w:val="2"/>
      <w:sz w:val="24"/>
      <w:szCs w:val="24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C618F"/>
    <w:pPr>
      <w:keepNext/>
      <w:keepLines/>
      <w:spacing w:before="40" w:after="0" w:line="278" w:lineRule="auto"/>
      <w:outlineLvl w:val="5"/>
    </w:pPr>
    <w:rPr>
      <w:rFonts w:eastAsiaTheme="majorEastAsia" w:cstheme="majorBidi"/>
      <w:i/>
      <w:iCs/>
      <w:color w:val="595959" w:themeColor="text1" w:themeTint="A6"/>
      <w:kern w:val="2"/>
      <w:sz w:val="24"/>
      <w:szCs w:val="24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C618F"/>
    <w:pPr>
      <w:keepNext/>
      <w:keepLines/>
      <w:spacing w:before="40" w:after="0" w:line="278" w:lineRule="auto"/>
      <w:outlineLvl w:val="6"/>
    </w:pPr>
    <w:rPr>
      <w:rFonts w:eastAsiaTheme="majorEastAsia" w:cstheme="majorBidi"/>
      <w:color w:val="595959" w:themeColor="text1" w:themeTint="A6"/>
      <w:kern w:val="2"/>
      <w:sz w:val="24"/>
      <w:szCs w:val="24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C618F"/>
    <w:pPr>
      <w:keepNext/>
      <w:keepLines/>
      <w:spacing w:after="0" w:line="278" w:lineRule="auto"/>
      <w:outlineLvl w:val="7"/>
    </w:pPr>
    <w:rPr>
      <w:rFonts w:eastAsiaTheme="majorEastAsia" w:cstheme="majorBidi"/>
      <w:i/>
      <w:iCs/>
      <w:color w:val="272727" w:themeColor="text1" w:themeTint="D8"/>
      <w:kern w:val="2"/>
      <w:sz w:val="24"/>
      <w:szCs w:val="24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C618F"/>
    <w:pPr>
      <w:keepNext/>
      <w:keepLines/>
      <w:spacing w:after="0" w:line="278" w:lineRule="auto"/>
      <w:outlineLvl w:val="8"/>
    </w:pPr>
    <w:rPr>
      <w:rFonts w:eastAsiaTheme="majorEastAsia" w:cstheme="majorBidi"/>
      <w:color w:val="272727" w:themeColor="text1" w:themeTint="D8"/>
      <w:kern w:val="2"/>
      <w:sz w:val="24"/>
      <w:szCs w:val="24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C618F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C618F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C618F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C618F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C618F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C618F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C618F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C618F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C618F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2C618F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2C618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C618F"/>
    <w:pPr>
      <w:numPr>
        <w:ilvl w:val="1"/>
      </w:numPr>
      <w:spacing w:line="278" w:lineRule="auto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2C618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2C618F"/>
    <w:pPr>
      <w:spacing w:before="160" w:line="278" w:lineRule="auto"/>
      <w:jc w:val="center"/>
    </w:pPr>
    <w:rPr>
      <w:rFonts w:eastAsiaTheme="minorHAnsi"/>
      <w:i/>
      <w:iCs/>
      <w:color w:val="404040" w:themeColor="text1" w:themeTint="BF"/>
      <w:kern w:val="2"/>
      <w:sz w:val="24"/>
      <w:szCs w:val="24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2C618F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2C618F"/>
    <w:pPr>
      <w:spacing w:line="278" w:lineRule="auto"/>
      <w:ind w:left="720"/>
      <w:contextualSpacing/>
    </w:pPr>
    <w:rPr>
      <w:rFonts w:eastAsiaTheme="minorHAnsi"/>
      <w:kern w:val="2"/>
      <w:sz w:val="24"/>
      <w:szCs w:val="24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2C618F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C618F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rFonts w:eastAsiaTheme="minorHAnsi"/>
      <w:i/>
      <w:iCs/>
      <w:color w:val="0F4761" w:themeColor="accent1" w:themeShade="BF"/>
      <w:kern w:val="2"/>
      <w:sz w:val="24"/>
      <w:szCs w:val="24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C618F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2C618F"/>
    <w:rPr>
      <w:b/>
      <w:bCs/>
      <w:smallCaps/>
      <w:color w:val="0F4761" w:themeColor="accent1" w:themeShade="BF"/>
      <w:spacing w:val="5"/>
    </w:rPr>
  </w:style>
  <w:style w:type="table" w:customStyle="1" w:styleId="PlainTable21">
    <w:name w:val="Plain Table 21"/>
    <w:basedOn w:val="TableNormal"/>
    <w:next w:val="PlainTable2"/>
    <w:uiPriority w:val="42"/>
    <w:rsid w:val="00802994"/>
    <w:pPr>
      <w:spacing w:after="0" w:line="240" w:lineRule="auto"/>
    </w:pPr>
    <w:rPr>
      <w:kern w:val="0"/>
      <w:sz w:val="22"/>
      <w:szCs w:val="22"/>
      <w14:ligatures w14:val="none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styleId="PlainTable2">
    <w:name w:val="Plain Table 2"/>
    <w:basedOn w:val="TableNormal"/>
    <w:uiPriority w:val="42"/>
    <w:rsid w:val="00802994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hamzaelhosainy@gmail.com" TargetMode="External"/><Relationship Id="rId5" Type="http://schemas.openxmlformats.org/officeDocument/2006/relationships/hyperlink" Target="mailto:elkemary@nano.kfs.edu.eg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5</Pages>
  <Words>2414</Words>
  <Characters>13764</Characters>
  <Application>Microsoft Office Word</Application>
  <DocSecurity>0</DocSecurity>
  <Lines>114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1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mza Elhosainy</dc:creator>
  <cp:keywords/>
  <dc:description/>
  <cp:lastModifiedBy>Hamza Elhosainy</cp:lastModifiedBy>
  <cp:revision>14</cp:revision>
  <dcterms:created xsi:type="dcterms:W3CDTF">2025-02-05T13:53:00Z</dcterms:created>
  <dcterms:modified xsi:type="dcterms:W3CDTF">2025-06-05T04:04:00Z</dcterms:modified>
</cp:coreProperties>
</file>